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312E74" w14:textId="254108F8" w:rsidR="006B762E" w:rsidRDefault="006B762E" w:rsidP="006B762E">
      <w:bookmarkStart w:id="0" w:name="_Hlk545301"/>
      <w:bookmarkStart w:id="1" w:name="_GoBack"/>
      <w:r>
        <w:t>Partner involvement in treatment-related decision making in triadic clinical consultations – a systematic review</w:t>
      </w:r>
      <w:r w:rsidR="00FF5E8E">
        <w:t xml:space="preserve"> of qualitative and quantitative </w:t>
      </w:r>
      <w:r w:rsidR="007F6AC1">
        <w:t>studies</w:t>
      </w:r>
      <w:r w:rsidR="00A61A98">
        <w:t>.</w:t>
      </w:r>
      <w:bookmarkEnd w:id="1"/>
    </w:p>
    <w:bookmarkEnd w:id="0"/>
    <w:p w14:paraId="5CCFF1C1" w14:textId="64DF7DB0" w:rsidR="006B762E" w:rsidRDefault="006B762E" w:rsidP="006B762E">
      <w:r>
        <w:t>Mike Bracher (</w:t>
      </w:r>
      <w:hyperlink r:id="rId8" w:history="1">
        <w:r w:rsidR="00073F03" w:rsidRPr="0058361F">
          <w:rPr>
            <w:rStyle w:val="Hyperlink"/>
          </w:rPr>
          <w:t>m.j.bracher@soton.ac.uk</w:t>
        </w:r>
      </w:hyperlink>
      <w:r>
        <w:t>)</w:t>
      </w:r>
      <w:r w:rsidRPr="00D52CE5">
        <w:rPr>
          <w:vertAlign w:val="superscript"/>
        </w:rPr>
        <w:t>1</w:t>
      </w:r>
      <w:r w:rsidR="00EE78D0" w:rsidRPr="006B762E">
        <w:rPr>
          <w:vertAlign w:val="superscript"/>
        </w:rPr>
        <w:t>§</w:t>
      </w:r>
    </w:p>
    <w:p w14:paraId="307A5C3F" w14:textId="6CE5B774" w:rsidR="006B762E" w:rsidRDefault="006B762E" w:rsidP="006B762E">
      <w:r>
        <w:t>Simon Stewart (</w:t>
      </w:r>
      <w:hyperlink r:id="rId9" w:history="1">
        <w:r w:rsidR="00637FF3" w:rsidRPr="0008238A">
          <w:rPr>
            <w:rStyle w:val="Hyperlink"/>
          </w:rPr>
          <w:t>s.j.stewart</w:t>
        </w:r>
        <w:r w:rsidR="00637FF3" w:rsidRPr="004116C8">
          <w:rPr>
            <w:rStyle w:val="Hyperlink"/>
          </w:rPr>
          <w:t>@soton.ac.uk</w:t>
        </w:r>
      </w:hyperlink>
      <w:r>
        <w:t>)</w:t>
      </w:r>
      <w:r w:rsidR="00073F03">
        <w:rPr>
          <w:vertAlign w:val="superscript"/>
        </w:rPr>
        <w:t>1</w:t>
      </w:r>
    </w:p>
    <w:p w14:paraId="61319C46" w14:textId="43BBDA45" w:rsidR="006B762E" w:rsidRDefault="006B762E" w:rsidP="006B762E">
      <w:r>
        <w:t>Claire Reidy (</w:t>
      </w:r>
      <w:hyperlink r:id="rId10" w:history="1">
        <w:r w:rsidRPr="00E360B8">
          <w:rPr>
            <w:rStyle w:val="Hyperlink"/>
          </w:rPr>
          <w:t>C.M.Reidy@soton.ac.uk</w:t>
        </w:r>
      </w:hyperlink>
      <w:r>
        <w:t>)</w:t>
      </w:r>
      <w:r w:rsidR="00073F03">
        <w:rPr>
          <w:vertAlign w:val="superscript"/>
        </w:rPr>
        <w:t>1</w:t>
      </w:r>
    </w:p>
    <w:p w14:paraId="47451CE5" w14:textId="18B17018" w:rsidR="0038486A" w:rsidRPr="0038486A" w:rsidRDefault="006B762E" w:rsidP="006B762E">
      <w:pPr>
        <w:rPr>
          <w:vertAlign w:val="superscript"/>
        </w:rPr>
      </w:pPr>
      <w:r>
        <w:t>Chris Allen (</w:t>
      </w:r>
      <w:r w:rsidR="0026099B">
        <w:rPr>
          <w:rStyle w:val="Hyperlink"/>
        </w:rPr>
        <w:t>c.e.w.allen@soton.ac.uk</w:t>
      </w:r>
      <w:r w:rsidR="0038486A" w:rsidRPr="00A055D5">
        <w:rPr>
          <w:rStyle w:val="Hyperlink"/>
        </w:rPr>
        <w:t>)</w:t>
      </w:r>
      <w:r w:rsidR="00073F03">
        <w:rPr>
          <w:rStyle w:val="Hyperlink"/>
          <w:color w:val="auto"/>
          <w:vertAlign w:val="superscript"/>
        </w:rPr>
        <w:t>1</w:t>
      </w:r>
    </w:p>
    <w:p w14:paraId="41725382" w14:textId="6A261931" w:rsidR="0038486A" w:rsidRPr="009B78F7" w:rsidRDefault="0038486A" w:rsidP="006B762E">
      <w:r>
        <w:t>Kay Townsend (</w:t>
      </w:r>
      <w:hyperlink r:id="rId11" w:history="1">
        <w:r w:rsidR="00415D74" w:rsidRPr="00CF1942">
          <w:rPr>
            <w:rStyle w:val="Hyperlink"/>
          </w:rPr>
          <w:t>k.townsend@soton.ac.uk</w:t>
        </w:r>
      </w:hyperlink>
      <w:r w:rsidR="009B78F7">
        <w:t>)</w:t>
      </w:r>
      <w:r w:rsidR="00073F03">
        <w:rPr>
          <w:vertAlign w:val="superscript"/>
        </w:rPr>
        <w:t>1</w:t>
      </w:r>
    </w:p>
    <w:p w14:paraId="59FA85A8" w14:textId="52A149C9" w:rsidR="006B762E" w:rsidRDefault="006B762E" w:rsidP="006B762E">
      <w:pPr>
        <w:rPr>
          <w:vertAlign w:val="superscript"/>
        </w:rPr>
      </w:pPr>
      <w:r>
        <w:t>Lucy Brindle (</w:t>
      </w:r>
      <w:hyperlink r:id="rId12" w:history="1">
        <w:r w:rsidRPr="00E360B8">
          <w:rPr>
            <w:rStyle w:val="Hyperlink"/>
          </w:rPr>
          <w:t>l.a.brindle@soton.ac.uk</w:t>
        </w:r>
      </w:hyperlink>
      <w:r>
        <w:t>)</w:t>
      </w:r>
      <w:r w:rsidR="00073F03">
        <w:rPr>
          <w:vertAlign w:val="superscript"/>
        </w:rPr>
        <w:t>1</w:t>
      </w:r>
    </w:p>
    <w:p w14:paraId="22976026" w14:textId="57D5F1E6" w:rsidR="00A055D5" w:rsidRDefault="00A055D5" w:rsidP="006B762E">
      <w:pPr>
        <w:pStyle w:val="ListParagraph"/>
        <w:numPr>
          <w:ilvl w:val="0"/>
          <w:numId w:val="1"/>
        </w:numPr>
      </w:pPr>
      <w:r w:rsidRPr="00A055D5">
        <w:t xml:space="preserve">School of Health Sciences, Faculty of Environmental </w:t>
      </w:r>
      <w:r w:rsidR="00FC05B9">
        <w:t>and</w:t>
      </w:r>
      <w:r w:rsidRPr="00A055D5">
        <w:t xml:space="preserve"> Life Sciences, University of Southampton, Southampton, UK</w:t>
      </w:r>
    </w:p>
    <w:p w14:paraId="7D2A09F5" w14:textId="5013CC74" w:rsidR="006B762E" w:rsidRDefault="006B762E" w:rsidP="00A055D5">
      <w:r>
        <w:t>§ Corresponding author</w:t>
      </w:r>
    </w:p>
    <w:p w14:paraId="50CCFEC1" w14:textId="01FBC240" w:rsidR="006B762E" w:rsidRDefault="00EE78D0" w:rsidP="006B762E">
      <w:r>
        <w:t>Mike Bracher</w:t>
      </w:r>
      <w:r w:rsidR="006B762E">
        <w:t xml:space="preserve">, </w:t>
      </w:r>
      <w:r>
        <w:t>School of Health Sciences and Social Work (SHSSW), University of Portsmouth</w:t>
      </w:r>
      <w:r w:rsidR="006B762E">
        <w:t>.</w:t>
      </w:r>
    </w:p>
    <w:p w14:paraId="63560A9A" w14:textId="5B93B4BF" w:rsidR="006B762E" w:rsidRDefault="006B762E" w:rsidP="006B762E">
      <w:r>
        <w:t xml:space="preserve">Email: </w:t>
      </w:r>
      <w:hyperlink r:id="rId13" w:history="1">
        <w:r w:rsidR="00073F03" w:rsidRPr="00F85654">
          <w:rPr>
            <w:rStyle w:val="Hyperlink"/>
          </w:rPr>
          <w:t>m.j.bracher@soton.ac.uk</w:t>
        </w:r>
      </w:hyperlink>
      <w:r w:rsidR="00073F03">
        <w:t xml:space="preserve"> </w:t>
      </w:r>
      <w:hyperlink r:id="rId14" w:history="1"/>
      <w:r w:rsidR="00073F03">
        <w:t xml:space="preserve"> </w:t>
      </w:r>
    </w:p>
    <w:p w14:paraId="76E1A3A3" w14:textId="6CEC3380" w:rsidR="00410879" w:rsidRDefault="00343A78">
      <w:r>
        <w:t>Word count = 4</w:t>
      </w:r>
      <w:r w:rsidR="00A055D5">
        <w:t>,332</w:t>
      </w:r>
      <w:r>
        <w:t xml:space="preserve"> (+</w:t>
      </w:r>
      <w:r w:rsidR="00F258E4">
        <w:t>199</w:t>
      </w:r>
      <w:r w:rsidR="007A549D">
        <w:t xml:space="preserve"> abstract)</w:t>
      </w:r>
    </w:p>
    <w:p w14:paraId="494FA16B" w14:textId="77777777" w:rsidR="00AB0789" w:rsidRDefault="00AB0789" w:rsidP="00AB0789">
      <w:pPr>
        <w:pStyle w:val="Heading1"/>
      </w:pPr>
      <w:r>
        <w:lastRenderedPageBreak/>
        <w:t>Abstract</w:t>
      </w:r>
    </w:p>
    <w:p w14:paraId="583C93BB" w14:textId="63544512" w:rsidR="00F258E4" w:rsidRPr="00F258E4" w:rsidRDefault="00F258E4" w:rsidP="00F258E4">
      <w:pPr>
        <w:pStyle w:val="Heading1"/>
        <w:rPr>
          <w:rFonts w:asciiTheme="minorHAnsi" w:eastAsiaTheme="minorHAnsi" w:hAnsiTheme="minorHAnsi" w:cstheme="minorHAnsi"/>
          <w:b/>
          <w:color w:val="auto"/>
          <w:sz w:val="22"/>
          <w:szCs w:val="22"/>
        </w:rPr>
      </w:pPr>
      <w:r w:rsidRPr="00F258E4">
        <w:rPr>
          <w:rFonts w:asciiTheme="minorHAnsi" w:eastAsiaTheme="minorHAnsi" w:hAnsiTheme="minorHAnsi" w:cstheme="minorHAnsi"/>
          <w:b/>
          <w:color w:val="auto"/>
          <w:sz w:val="22"/>
          <w:szCs w:val="22"/>
        </w:rPr>
        <w:t>Objective</w:t>
      </w:r>
      <w:r w:rsidR="00073F03">
        <w:rPr>
          <w:rFonts w:asciiTheme="minorHAnsi" w:eastAsiaTheme="minorHAnsi" w:hAnsiTheme="minorHAnsi" w:cstheme="minorHAnsi"/>
          <w:b/>
          <w:color w:val="auto"/>
          <w:sz w:val="22"/>
          <w:szCs w:val="22"/>
        </w:rPr>
        <w:t xml:space="preserve">: </w:t>
      </w:r>
      <w:r w:rsidRPr="00F258E4">
        <w:rPr>
          <w:rFonts w:asciiTheme="minorHAnsi" w:eastAsiaTheme="minorHAnsi" w:hAnsiTheme="minorHAnsi" w:cstheme="minorHAnsi"/>
          <w:color w:val="auto"/>
          <w:sz w:val="22"/>
          <w:szCs w:val="22"/>
        </w:rPr>
        <w:t>Explore how partners are involved in treatment-related decision-making within triadic clinical encounters.</w:t>
      </w:r>
    </w:p>
    <w:p w14:paraId="26FC64AC" w14:textId="72A38A5B" w:rsidR="00F258E4" w:rsidRPr="00F258E4" w:rsidRDefault="00F258E4" w:rsidP="00F258E4">
      <w:pPr>
        <w:pStyle w:val="Heading1"/>
        <w:rPr>
          <w:rFonts w:asciiTheme="minorHAnsi" w:eastAsiaTheme="minorHAnsi" w:hAnsiTheme="minorHAnsi" w:cstheme="minorHAnsi"/>
          <w:b/>
          <w:color w:val="auto"/>
          <w:sz w:val="22"/>
          <w:szCs w:val="22"/>
        </w:rPr>
      </w:pPr>
      <w:r w:rsidRPr="00F258E4">
        <w:rPr>
          <w:rFonts w:asciiTheme="minorHAnsi" w:eastAsiaTheme="minorHAnsi" w:hAnsiTheme="minorHAnsi" w:cstheme="minorHAnsi"/>
          <w:b/>
          <w:color w:val="auto"/>
          <w:sz w:val="22"/>
          <w:szCs w:val="22"/>
        </w:rPr>
        <w:t>Methods</w:t>
      </w:r>
      <w:r w:rsidR="00073F03">
        <w:rPr>
          <w:rFonts w:asciiTheme="minorHAnsi" w:eastAsiaTheme="minorHAnsi" w:hAnsiTheme="minorHAnsi" w:cstheme="minorHAnsi"/>
          <w:b/>
          <w:color w:val="auto"/>
          <w:sz w:val="22"/>
          <w:szCs w:val="22"/>
        </w:rPr>
        <w:t>:</w:t>
      </w:r>
      <w:r w:rsidRPr="00F258E4">
        <w:rPr>
          <w:rFonts w:asciiTheme="minorHAnsi" w:eastAsiaTheme="minorHAnsi" w:hAnsiTheme="minorHAnsi" w:cstheme="minorHAnsi"/>
          <w:b/>
          <w:color w:val="auto"/>
          <w:sz w:val="22"/>
          <w:szCs w:val="22"/>
        </w:rPr>
        <w:t xml:space="preserve"> </w:t>
      </w:r>
      <w:r w:rsidRPr="00F258E4">
        <w:rPr>
          <w:rFonts w:asciiTheme="minorHAnsi" w:eastAsiaTheme="minorHAnsi" w:hAnsiTheme="minorHAnsi" w:cstheme="minorHAnsi"/>
          <w:color w:val="auto"/>
          <w:sz w:val="22"/>
          <w:szCs w:val="22"/>
        </w:rPr>
        <w:t>Studies</w:t>
      </w:r>
      <w:r w:rsidR="00073F03">
        <w:rPr>
          <w:rFonts w:asciiTheme="minorHAnsi" w:eastAsiaTheme="minorHAnsi" w:hAnsiTheme="minorHAnsi" w:cstheme="minorHAnsi"/>
          <w:color w:val="auto"/>
          <w:sz w:val="22"/>
          <w:szCs w:val="22"/>
        </w:rPr>
        <w:t xml:space="preserve"> were</w:t>
      </w:r>
      <w:r w:rsidRPr="00F258E4">
        <w:rPr>
          <w:rFonts w:asciiTheme="minorHAnsi" w:eastAsiaTheme="minorHAnsi" w:hAnsiTheme="minorHAnsi" w:cstheme="minorHAnsi"/>
          <w:color w:val="auto"/>
          <w:sz w:val="22"/>
          <w:szCs w:val="22"/>
        </w:rPr>
        <w:t xml:space="preserve"> identified via database searches and reference lists. One author assessed eligibility of studies,</w:t>
      </w:r>
      <w:r w:rsidR="00E35CC5">
        <w:rPr>
          <w:rFonts w:asciiTheme="minorHAnsi" w:eastAsiaTheme="minorHAnsi" w:hAnsiTheme="minorHAnsi" w:cstheme="minorHAnsi"/>
          <w:color w:val="auto"/>
          <w:sz w:val="22"/>
          <w:szCs w:val="22"/>
        </w:rPr>
        <w:t xml:space="preserve"> which were</w:t>
      </w:r>
      <w:r w:rsidRPr="00F258E4">
        <w:rPr>
          <w:rFonts w:asciiTheme="minorHAnsi" w:eastAsiaTheme="minorHAnsi" w:hAnsiTheme="minorHAnsi" w:cstheme="minorHAnsi"/>
          <w:color w:val="auto"/>
          <w:sz w:val="22"/>
          <w:szCs w:val="22"/>
        </w:rPr>
        <w:t xml:space="preserve"> verified by </w:t>
      </w:r>
      <w:r w:rsidR="00073F03">
        <w:rPr>
          <w:rFonts w:asciiTheme="minorHAnsi" w:eastAsiaTheme="minorHAnsi" w:hAnsiTheme="minorHAnsi" w:cstheme="minorHAnsi"/>
          <w:color w:val="auto"/>
          <w:sz w:val="22"/>
          <w:szCs w:val="22"/>
        </w:rPr>
        <w:t xml:space="preserve">an </w:t>
      </w:r>
      <w:r w:rsidRPr="00F258E4">
        <w:rPr>
          <w:rFonts w:asciiTheme="minorHAnsi" w:eastAsiaTheme="minorHAnsi" w:hAnsiTheme="minorHAnsi" w:cstheme="minorHAnsi"/>
          <w:color w:val="auto"/>
          <w:sz w:val="22"/>
          <w:szCs w:val="22"/>
        </w:rPr>
        <w:t xml:space="preserve">additional co-author. Data </w:t>
      </w:r>
      <w:r w:rsidR="00E35CC5">
        <w:rPr>
          <w:rFonts w:asciiTheme="minorHAnsi" w:eastAsiaTheme="minorHAnsi" w:hAnsiTheme="minorHAnsi" w:cstheme="minorHAnsi"/>
          <w:color w:val="auto"/>
          <w:sz w:val="22"/>
          <w:szCs w:val="22"/>
        </w:rPr>
        <w:t xml:space="preserve">were </w:t>
      </w:r>
      <w:r w:rsidRPr="00F258E4">
        <w:rPr>
          <w:rFonts w:asciiTheme="minorHAnsi" w:eastAsiaTheme="minorHAnsi" w:hAnsiTheme="minorHAnsi" w:cstheme="minorHAnsi"/>
          <w:color w:val="auto"/>
          <w:sz w:val="22"/>
          <w:szCs w:val="22"/>
        </w:rPr>
        <w:t xml:space="preserve">extracted by one author and cross-checked for accuracy by a second. Quality of articles </w:t>
      </w:r>
      <w:r w:rsidR="00E35CC5">
        <w:rPr>
          <w:rFonts w:asciiTheme="minorHAnsi" w:eastAsiaTheme="minorHAnsi" w:hAnsiTheme="minorHAnsi" w:cstheme="minorHAnsi"/>
          <w:color w:val="auto"/>
          <w:sz w:val="22"/>
          <w:szCs w:val="22"/>
        </w:rPr>
        <w:t xml:space="preserve">was </w:t>
      </w:r>
      <w:r w:rsidRPr="00F258E4">
        <w:rPr>
          <w:rFonts w:asciiTheme="minorHAnsi" w:eastAsiaTheme="minorHAnsi" w:hAnsiTheme="minorHAnsi" w:cstheme="minorHAnsi"/>
          <w:color w:val="auto"/>
          <w:sz w:val="22"/>
          <w:szCs w:val="22"/>
        </w:rPr>
        <w:t xml:space="preserve">assessed using Qualsyst. Retrieved studies </w:t>
      </w:r>
      <w:r w:rsidR="00E35CC5">
        <w:rPr>
          <w:rFonts w:asciiTheme="minorHAnsi" w:eastAsiaTheme="minorHAnsi" w:hAnsiTheme="minorHAnsi" w:cstheme="minorHAnsi"/>
          <w:color w:val="auto"/>
          <w:sz w:val="22"/>
          <w:szCs w:val="22"/>
        </w:rPr>
        <w:t xml:space="preserve">were </w:t>
      </w:r>
      <w:r w:rsidRPr="00F258E4">
        <w:rPr>
          <w:rFonts w:asciiTheme="minorHAnsi" w:eastAsiaTheme="minorHAnsi" w:hAnsiTheme="minorHAnsi" w:cstheme="minorHAnsi"/>
          <w:color w:val="auto"/>
          <w:sz w:val="22"/>
          <w:szCs w:val="22"/>
        </w:rPr>
        <w:t xml:space="preserve">categorised by one author, </w:t>
      </w:r>
      <w:r w:rsidR="00E35CC5">
        <w:rPr>
          <w:rFonts w:asciiTheme="minorHAnsi" w:eastAsiaTheme="minorHAnsi" w:hAnsiTheme="minorHAnsi" w:cstheme="minorHAnsi"/>
          <w:color w:val="auto"/>
          <w:sz w:val="22"/>
          <w:szCs w:val="22"/>
        </w:rPr>
        <w:t xml:space="preserve">and </w:t>
      </w:r>
      <w:r w:rsidRPr="00F258E4">
        <w:rPr>
          <w:rFonts w:asciiTheme="minorHAnsi" w:eastAsiaTheme="minorHAnsi" w:hAnsiTheme="minorHAnsi" w:cstheme="minorHAnsi"/>
          <w:color w:val="auto"/>
          <w:sz w:val="22"/>
          <w:szCs w:val="22"/>
        </w:rPr>
        <w:t>agreed through discussion.</w:t>
      </w:r>
    </w:p>
    <w:p w14:paraId="3BAED800" w14:textId="06FFCC62" w:rsidR="00F258E4" w:rsidRPr="00F258E4" w:rsidRDefault="00F258E4" w:rsidP="00F258E4">
      <w:pPr>
        <w:pStyle w:val="Heading1"/>
        <w:rPr>
          <w:rFonts w:asciiTheme="minorHAnsi" w:eastAsiaTheme="minorHAnsi" w:hAnsiTheme="minorHAnsi" w:cstheme="minorHAnsi"/>
          <w:color w:val="auto"/>
          <w:sz w:val="22"/>
          <w:szCs w:val="22"/>
        </w:rPr>
      </w:pPr>
      <w:r w:rsidRPr="00F258E4">
        <w:rPr>
          <w:rFonts w:asciiTheme="minorHAnsi" w:eastAsiaTheme="minorHAnsi" w:hAnsiTheme="minorHAnsi" w:cstheme="minorHAnsi"/>
          <w:b/>
          <w:color w:val="auto"/>
          <w:sz w:val="22"/>
          <w:szCs w:val="22"/>
        </w:rPr>
        <w:t>Results</w:t>
      </w:r>
      <w:r w:rsidR="00073F03">
        <w:rPr>
          <w:rFonts w:asciiTheme="minorHAnsi" w:eastAsiaTheme="minorHAnsi" w:hAnsiTheme="minorHAnsi" w:cstheme="minorHAnsi"/>
          <w:b/>
          <w:color w:val="auto"/>
          <w:sz w:val="22"/>
          <w:szCs w:val="22"/>
        </w:rPr>
        <w:t>:</w:t>
      </w:r>
      <w:r w:rsidRPr="00F258E4">
        <w:rPr>
          <w:rFonts w:asciiTheme="minorHAnsi" w:eastAsiaTheme="minorHAnsi" w:hAnsiTheme="minorHAnsi" w:cstheme="minorHAnsi"/>
          <w:b/>
          <w:color w:val="auto"/>
          <w:sz w:val="22"/>
          <w:szCs w:val="22"/>
        </w:rPr>
        <w:t xml:space="preserve"> </w:t>
      </w:r>
      <w:r w:rsidRPr="00F258E4">
        <w:rPr>
          <w:rFonts w:asciiTheme="minorHAnsi" w:eastAsiaTheme="minorHAnsi" w:hAnsiTheme="minorHAnsi" w:cstheme="minorHAnsi"/>
          <w:color w:val="auto"/>
          <w:sz w:val="22"/>
          <w:szCs w:val="22"/>
        </w:rPr>
        <w:t>From 2442 records, 14 studies</w:t>
      </w:r>
      <w:r w:rsidR="00E35CC5">
        <w:rPr>
          <w:rFonts w:asciiTheme="minorHAnsi" w:eastAsiaTheme="minorHAnsi" w:hAnsiTheme="minorHAnsi" w:cstheme="minorHAnsi"/>
          <w:color w:val="auto"/>
          <w:sz w:val="22"/>
          <w:szCs w:val="22"/>
        </w:rPr>
        <w:t xml:space="preserve"> were</w:t>
      </w:r>
      <w:r w:rsidRPr="00F258E4">
        <w:rPr>
          <w:rFonts w:asciiTheme="minorHAnsi" w:eastAsiaTheme="minorHAnsi" w:hAnsiTheme="minorHAnsi" w:cstheme="minorHAnsi"/>
          <w:color w:val="auto"/>
          <w:sz w:val="22"/>
          <w:szCs w:val="22"/>
        </w:rPr>
        <w:t xml:space="preserve"> included and categorised as: (1) Descriptions of partner role and behaviour; (2) Role intentions of partners; (3) Relationship between partner and patient behaviour; (4) HCP-Partner interactions. </w:t>
      </w:r>
    </w:p>
    <w:p w14:paraId="3DA156B6" w14:textId="1B6004F5" w:rsidR="00F258E4" w:rsidRPr="00F258E4" w:rsidRDefault="00F258E4" w:rsidP="00F258E4">
      <w:pPr>
        <w:pStyle w:val="Heading1"/>
        <w:rPr>
          <w:rFonts w:asciiTheme="minorHAnsi" w:eastAsiaTheme="minorHAnsi" w:hAnsiTheme="minorHAnsi" w:cstheme="minorHAnsi"/>
          <w:b/>
          <w:color w:val="auto"/>
          <w:sz w:val="22"/>
          <w:szCs w:val="22"/>
        </w:rPr>
      </w:pPr>
      <w:r w:rsidRPr="00F258E4">
        <w:rPr>
          <w:rFonts w:asciiTheme="minorHAnsi" w:eastAsiaTheme="minorHAnsi" w:hAnsiTheme="minorHAnsi" w:cstheme="minorHAnsi"/>
          <w:b/>
          <w:color w:val="auto"/>
          <w:sz w:val="22"/>
          <w:szCs w:val="22"/>
        </w:rPr>
        <w:t>Conclusion</w:t>
      </w:r>
      <w:r w:rsidR="00073F03">
        <w:rPr>
          <w:rFonts w:asciiTheme="minorHAnsi" w:eastAsiaTheme="minorHAnsi" w:hAnsiTheme="minorHAnsi" w:cstheme="minorHAnsi"/>
          <w:b/>
          <w:color w:val="auto"/>
          <w:sz w:val="22"/>
          <w:szCs w:val="22"/>
        </w:rPr>
        <w:t>:</w:t>
      </w:r>
      <w:r w:rsidRPr="00F258E4">
        <w:rPr>
          <w:rFonts w:asciiTheme="minorHAnsi" w:eastAsiaTheme="minorHAnsi" w:hAnsiTheme="minorHAnsi" w:cstheme="minorHAnsi"/>
          <w:b/>
          <w:color w:val="auto"/>
          <w:sz w:val="22"/>
          <w:szCs w:val="22"/>
        </w:rPr>
        <w:t xml:space="preserve"> </w:t>
      </w:r>
      <w:r w:rsidRPr="00F258E4">
        <w:rPr>
          <w:rFonts w:asciiTheme="minorHAnsi" w:eastAsiaTheme="minorHAnsi" w:hAnsiTheme="minorHAnsi" w:cstheme="minorHAnsi"/>
          <w:color w:val="auto"/>
          <w:sz w:val="22"/>
          <w:szCs w:val="22"/>
        </w:rPr>
        <w:t>Partners are often involved in triadic clinical consultations that have implications for treatment-related decision making. Most studies offered general descriptions but lacked detailed investigation of communicative processes in triads and how these may operate with partners vs. other companions.</w:t>
      </w:r>
    </w:p>
    <w:p w14:paraId="71320C9A" w14:textId="4DAADBDB" w:rsidR="00F258E4" w:rsidRDefault="00F258E4" w:rsidP="00F258E4">
      <w:pPr>
        <w:pStyle w:val="Heading1"/>
        <w:rPr>
          <w:rFonts w:asciiTheme="minorHAnsi" w:eastAsiaTheme="minorHAnsi" w:hAnsiTheme="minorHAnsi" w:cstheme="minorHAnsi"/>
          <w:b/>
          <w:color w:val="auto"/>
          <w:sz w:val="22"/>
          <w:szCs w:val="22"/>
        </w:rPr>
      </w:pPr>
      <w:r w:rsidRPr="00F258E4">
        <w:rPr>
          <w:rFonts w:asciiTheme="minorHAnsi" w:eastAsiaTheme="minorHAnsi" w:hAnsiTheme="minorHAnsi" w:cstheme="minorHAnsi"/>
          <w:b/>
          <w:color w:val="auto"/>
          <w:sz w:val="22"/>
          <w:szCs w:val="22"/>
        </w:rPr>
        <w:t>Practice implications</w:t>
      </w:r>
      <w:r w:rsidR="00E35CC5">
        <w:rPr>
          <w:rFonts w:asciiTheme="minorHAnsi" w:eastAsiaTheme="minorHAnsi" w:hAnsiTheme="minorHAnsi" w:cstheme="minorHAnsi"/>
          <w:b/>
          <w:color w:val="auto"/>
          <w:sz w:val="22"/>
          <w:szCs w:val="22"/>
        </w:rPr>
        <w:t>:</w:t>
      </w:r>
      <w:r w:rsidRPr="00F258E4">
        <w:rPr>
          <w:rFonts w:asciiTheme="minorHAnsi" w:eastAsiaTheme="minorHAnsi" w:hAnsiTheme="minorHAnsi" w:cstheme="minorHAnsi"/>
          <w:b/>
          <w:color w:val="auto"/>
          <w:sz w:val="22"/>
          <w:szCs w:val="22"/>
        </w:rPr>
        <w:t xml:space="preserve"> </w:t>
      </w:r>
      <w:r w:rsidRPr="00F258E4">
        <w:rPr>
          <w:rFonts w:asciiTheme="minorHAnsi" w:eastAsiaTheme="minorHAnsi" w:hAnsiTheme="minorHAnsi" w:cstheme="minorHAnsi"/>
          <w:color w:val="auto"/>
          <w:sz w:val="22"/>
          <w:szCs w:val="22"/>
        </w:rPr>
        <w:t>Existing studies lack detailed investigation through direct observation of the processes of partner involvement. Research in other areas of clinical communication suggests that future interventions could be informed by attention to the following areas: partner behaviour vs. other companion types in triads; relationships between partner involvement and decision-making processes; partner involvement in triads vs. other groups (e.g. quadratic).</w:t>
      </w:r>
    </w:p>
    <w:p w14:paraId="46F0436C" w14:textId="114723B8" w:rsidR="00AB0789" w:rsidRDefault="00AB0789" w:rsidP="00F258E4">
      <w:pPr>
        <w:pStyle w:val="Heading1"/>
      </w:pPr>
      <w:r w:rsidRPr="00AB0789">
        <w:t>Background</w:t>
      </w:r>
    </w:p>
    <w:p w14:paraId="0A576A6B" w14:textId="562B8620" w:rsidR="004A4A6D" w:rsidRDefault="004A4A6D" w:rsidP="00442630">
      <w:pPr>
        <w:jc w:val="both"/>
        <w:rPr>
          <w:rFonts w:eastAsia="PMingLiU"/>
          <w:lang w:eastAsia="zh-TW"/>
        </w:rPr>
      </w:pPr>
      <w:r>
        <w:rPr>
          <w:rFonts w:eastAsia="PMingLiU" w:hint="eastAsia"/>
          <w:lang w:eastAsia="zh-TW"/>
        </w:rPr>
        <w:t>Clinical consultations are significant events</w:t>
      </w:r>
      <w:r>
        <w:rPr>
          <w:rFonts w:eastAsia="PMingLiU"/>
          <w:lang w:eastAsia="zh-TW"/>
        </w:rPr>
        <w:t xml:space="preserve"> not only for provision of information abo</w:t>
      </w:r>
      <w:r w:rsidR="00E56C54">
        <w:rPr>
          <w:rFonts w:eastAsia="PMingLiU"/>
          <w:lang w:eastAsia="zh-TW"/>
        </w:rPr>
        <w:t>ut diagnosis and treatment, but</w:t>
      </w:r>
      <w:r w:rsidR="00C33757">
        <w:rPr>
          <w:rFonts w:eastAsia="PMingLiU"/>
          <w:lang w:eastAsia="zh-TW"/>
        </w:rPr>
        <w:t xml:space="preserve"> </w:t>
      </w:r>
      <w:r>
        <w:rPr>
          <w:rFonts w:eastAsia="PMingLiU"/>
          <w:lang w:eastAsia="zh-TW"/>
        </w:rPr>
        <w:t>increasing</w:t>
      </w:r>
      <w:r w:rsidR="00343A78">
        <w:rPr>
          <w:rFonts w:eastAsia="PMingLiU"/>
          <w:lang w:eastAsia="zh-TW"/>
        </w:rPr>
        <w:t>ly</w:t>
      </w:r>
      <w:r>
        <w:rPr>
          <w:rFonts w:eastAsia="PMingLiU" w:hint="eastAsia"/>
          <w:lang w:eastAsia="zh-TW"/>
        </w:rPr>
        <w:t xml:space="preserve"> </w:t>
      </w:r>
      <w:r w:rsidR="00E56C54">
        <w:rPr>
          <w:rFonts w:eastAsia="PMingLiU"/>
          <w:lang w:eastAsia="zh-TW"/>
        </w:rPr>
        <w:t>as</w:t>
      </w:r>
      <w:r>
        <w:rPr>
          <w:rFonts w:eastAsia="PMingLiU"/>
          <w:lang w:eastAsia="zh-TW"/>
        </w:rPr>
        <w:t xml:space="preserve"> a site within which decision making is shared between patients and clinicians. </w:t>
      </w:r>
      <w:r w:rsidR="001B37EF">
        <w:rPr>
          <w:rFonts w:eastAsia="PMingLiU" w:hint="eastAsia"/>
          <w:lang w:eastAsia="zh-TW"/>
        </w:rPr>
        <w:t xml:space="preserve">For some conditions (e.g. low grade prostate cancer) evidence regarding relative efficacy of available treatment options may be equivocal or unclear, </w:t>
      </w:r>
      <w:r w:rsidR="00532C17">
        <w:t>and clinicians are therefore expected to be in equipoise when presenting options</w:t>
      </w:r>
      <w:r w:rsidR="001B37EF">
        <w:rPr>
          <w:rFonts w:eastAsia="PMingLiU"/>
          <w:lang w:eastAsia="zh-TW"/>
        </w:rPr>
        <w:t xml:space="preserve"> </w:t>
      </w:r>
      <w:r w:rsidR="001B37EF">
        <w:rPr>
          <w:rFonts w:eastAsia="PMingLiU"/>
          <w:lang w:eastAsia="zh-TW"/>
        </w:rPr>
        <w:fldChar w:fldCharType="begin" w:fldLock="1"/>
      </w:r>
      <w:r w:rsidR="00045B7D">
        <w:rPr>
          <w:rFonts w:eastAsia="PMingLiU"/>
          <w:lang w:eastAsia="zh-TW"/>
        </w:rPr>
        <w:instrText>ADDIN CSL_CITATION {"citationItems":[{"id":"ITEM-1","itemData":{"author":[{"dropping-particle":"","family":"NICE","given":"","non-dropping-particle":"","parse-names":false,"suffix":""}],"id":"ITEM-1","issue":"January","issued":{"date-parts":[["2014"]]},"publisher-place":"London, UK","title":"Prostate cancer : diagnosis and treatment","type":"report"},"uris":["http://www.mendeley.com/documents/?uuid=550f6207-ed21-4ca8-8596-984df4444b24"]}],"mendeley":{"formattedCitation":"[1]","plainTextFormattedCitation":"[1]","previouslyFormattedCitation":"[1]"},"properties":{"noteIndex":0},"schema":"https://github.com/citation-style-language/schema/raw/master/csl-citation.json"}</w:instrText>
      </w:r>
      <w:r w:rsidR="001B37EF">
        <w:rPr>
          <w:rFonts w:eastAsia="PMingLiU"/>
          <w:lang w:eastAsia="zh-TW"/>
        </w:rPr>
        <w:fldChar w:fldCharType="separate"/>
      </w:r>
      <w:r w:rsidR="001B37EF" w:rsidRPr="001B37EF">
        <w:rPr>
          <w:rFonts w:eastAsia="PMingLiU"/>
          <w:noProof/>
          <w:lang w:eastAsia="zh-TW"/>
        </w:rPr>
        <w:t>[1]</w:t>
      </w:r>
      <w:r w:rsidR="001B37EF">
        <w:rPr>
          <w:rFonts w:eastAsia="PMingLiU"/>
          <w:lang w:eastAsia="zh-TW"/>
        </w:rPr>
        <w:fldChar w:fldCharType="end"/>
      </w:r>
      <w:r w:rsidR="001B37EF">
        <w:rPr>
          <w:rFonts w:eastAsia="PMingLiU" w:hint="eastAsia"/>
          <w:lang w:eastAsia="zh-TW"/>
        </w:rPr>
        <w:t>. In such situations, patients may be faced with having to choose between two or more options with different risks and benefits</w:t>
      </w:r>
      <w:r w:rsidR="0008238A">
        <w:rPr>
          <w:rFonts w:eastAsia="PMingLiU"/>
          <w:lang w:eastAsia="zh-TW"/>
        </w:rPr>
        <w:t>, although</w:t>
      </w:r>
      <w:r>
        <w:rPr>
          <w:rFonts w:eastAsia="PMingLiU"/>
          <w:lang w:eastAsia="zh-TW"/>
        </w:rPr>
        <w:t xml:space="preserve"> the degree of choice that attends these encounters can vary</w:t>
      </w:r>
      <w:r w:rsidR="003A44AB">
        <w:rPr>
          <w:rFonts w:eastAsia="PMingLiU"/>
          <w:lang w:eastAsia="zh-TW"/>
        </w:rPr>
        <w:t xml:space="preserve"> widely</w:t>
      </w:r>
      <w:r>
        <w:rPr>
          <w:rFonts w:eastAsia="PMingLiU"/>
          <w:lang w:eastAsia="zh-TW"/>
        </w:rPr>
        <w:t xml:space="preserve"> (e.g. in relation to disease severity, multi-morbidity, or variation in decision making capacity)</w:t>
      </w:r>
      <w:r w:rsidR="0008238A">
        <w:rPr>
          <w:rFonts w:eastAsia="PMingLiU"/>
          <w:lang w:eastAsia="zh-TW"/>
        </w:rPr>
        <w:t xml:space="preserve">. The number of encounters involving shared decision making is likely to increase with the growth of </w:t>
      </w:r>
      <w:r>
        <w:rPr>
          <w:rFonts w:eastAsia="PMingLiU"/>
          <w:lang w:eastAsia="zh-TW"/>
        </w:rPr>
        <w:t>ageing populations managing multiple conditions</w:t>
      </w:r>
      <w:r w:rsidR="0008238A">
        <w:rPr>
          <w:rFonts w:eastAsia="PMingLiU"/>
          <w:lang w:eastAsia="zh-TW"/>
        </w:rPr>
        <w:t xml:space="preserve"> </w:t>
      </w:r>
      <w:r w:rsidR="0008238A">
        <w:rPr>
          <w:rFonts w:eastAsia="PMingLiU"/>
          <w:lang w:eastAsia="zh-TW"/>
        </w:rPr>
        <w:fldChar w:fldCharType="begin" w:fldLock="1"/>
      </w:r>
      <w:r w:rsidR="005C28CC">
        <w:rPr>
          <w:rFonts w:eastAsia="PMingLiU"/>
          <w:lang w:eastAsia="zh-TW"/>
        </w:rPr>
        <w:instrText>ADDIN CSL_CITATION {"citationItems":[{"id":"ITEM-1","itemData":{"DOI":"10.1007/s11606-012-2077-6","ISSN":"1525-1497","PMID":"22618581","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author":[{"dropping-particle":"","family":"Elwyn","given":"Glyn","non-dropping-particle":"","parse-names":false,"suffix":""},{"dropping-particle":"","family":"Frosch","given":"Dominick","non-dropping-particle":"","parse-names":false,"suffix":""},{"dropping-particle":"","family":"Thomson","given":"Richard","non-dropping-particle":"","parse-names":false,"suffix":""},{"dropping-particle":"","family":"Joseph-Williams","given":"Natalie","non-dropping-particle":"","parse-names":false,"suffix":""},{"dropping-particle":"","family":"Lloyd","given":"Amy","non-dropping-particle":"","parse-names":false,"suffix":""},{"dropping-particle":"","family":"Kinnersley","given":"Paul","non-dropping-particle":"","parse-names":false,"suffix":""},{"dropping-particle":"","family":"Cording","given":"Emma","non-dropping-particle":"","parse-names":false,"suffix":""},{"dropping-particle":"","family":"Tomson","given":"Dave","non-dropping-particle":"","parse-names":false,"suffix":""},{"dropping-particle":"","family":"Dodd","given":"Carole","non-dropping-particle":"","parse-names":false,"suffix":""},{"dropping-particle":"","family":"Rollnick","given":"Stephen","non-dropping-particle":"","parse-names":false,"suffix":""},{"dropping-particle":"","family":"Edwards","given":"Adrian","non-dropping-particle":"","parse-names":false,"suffix":""},{"dropping-particle":"","family":"Barry","given":"Michael","non-dropping-particle":"","parse-names":false,"suffix":""}],"container-title":"Journal of general internal medicine","id":"ITEM-1","issue":"10","issued":{"date-parts":[["2012","10"]]},"page":"1361-7","title":"Shared decision making: a model for clinical practice.","type":"article-journal","volume":"27"},"uris":["http://www.mendeley.com/documents/?uuid=2d139316-f1be-435f-9fb2-78a10f69e92d"]}],"mendeley":{"formattedCitation":"[2]","plainTextFormattedCitation":"[2]","previouslyFormattedCitation":"[2]"},"properties":{"noteIndex":0},"schema":"https://github.com/citation-style-language/schema/raw/master/csl-citation.json"}</w:instrText>
      </w:r>
      <w:r w:rsidR="0008238A">
        <w:rPr>
          <w:rFonts w:eastAsia="PMingLiU"/>
          <w:lang w:eastAsia="zh-TW"/>
        </w:rPr>
        <w:fldChar w:fldCharType="separate"/>
      </w:r>
      <w:r w:rsidR="0008238A" w:rsidRPr="0008238A">
        <w:rPr>
          <w:rFonts w:eastAsia="PMingLiU"/>
          <w:noProof/>
          <w:lang w:eastAsia="zh-TW"/>
        </w:rPr>
        <w:t>[2]</w:t>
      </w:r>
      <w:r w:rsidR="0008238A">
        <w:rPr>
          <w:rFonts w:eastAsia="PMingLiU"/>
          <w:lang w:eastAsia="zh-TW"/>
        </w:rPr>
        <w:fldChar w:fldCharType="end"/>
      </w:r>
      <w:r w:rsidR="0008238A">
        <w:rPr>
          <w:rFonts w:eastAsia="PMingLiU"/>
          <w:lang w:eastAsia="zh-TW"/>
        </w:rPr>
        <w:t>.</w:t>
      </w:r>
      <w:r>
        <w:rPr>
          <w:rFonts w:eastAsia="PMingLiU"/>
          <w:lang w:eastAsia="zh-TW"/>
        </w:rPr>
        <w:t xml:space="preserve"> </w:t>
      </w:r>
      <w:r w:rsidR="0008238A">
        <w:rPr>
          <w:rFonts w:eastAsia="PMingLiU"/>
          <w:lang w:eastAsia="zh-TW"/>
        </w:rPr>
        <w:t xml:space="preserve">In addition, </w:t>
      </w:r>
      <w:r w:rsidR="004B0811">
        <w:rPr>
          <w:rFonts w:eastAsia="PMingLiU"/>
          <w:lang w:eastAsia="zh-TW"/>
        </w:rPr>
        <w:t>professional development initiatives to support shared decision making (SDM)</w:t>
      </w:r>
      <w:r w:rsidR="004B0811" w:rsidRPr="004B0811">
        <w:rPr>
          <w:rFonts w:eastAsia="PMingLiU"/>
          <w:lang w:eastAsia="zh-TW"/>
        </w:rPr>
        <w:t xml:space="preserve"> </w:t>
      </w:r>
      <w:r w:rsidR="004B0811">
        <w:rPr>
          <w:rFonts w:eastAsia="PMingLiU"/>
          <w:lang w:eastAsia="zh-TW"/>
        </w:rPr>
        <w:fldChar w:fldCharType="begin" w:fldLock="1"/>
      </w:r>
      <w:r w:rsidR="005C28CC">
        <w:rPr>
          <w:rFonts w:eastAsia="PMingLiU"/>
          <w:lang w:eastAsia="zh-TW"/>
        </w:rPr>
        <w:instrText>ADDIN CSL_CITATION {"citationItems":[{"id":"ITEM-1","itemData":{"author":[{"dropping-particle":"","family":"Payne","given":"S.","non-dropping-particle":"","parse-names":false,"suffix":""},{"dropping-particle":"","family":"Turner","given":"M.","non-dropping-particle":"","parse-names":false,"suffix":""},{"dropping-particle":"","family":"O'Brien","given":"T.","non-dropping-particle":"","parse-names":false,"suffix":""}],"id":"ITEM-1","issued":{"date-parts":[["2009"]]},"publisher-place":"Lancaster, UK","title":"Exploring staff attitudes to undertaking advanced communication skills training","type":"report"},"uris":["http://www.mendeley.com/documents/?uuid=2fc67027-77a1-4451-a1b5-16c70ef212f0"]},{"id":"ITEM-2","itemData":{"DOI":"10.1111/ecc.12167","ISSN":"1365-2354","PMID":"24373021","abstract":"'Connected' is the name of the national advanced communication skills training programme developed in 2008 for cancer care professionals in the NHS. A 3-day training course combining didactic and experiential learning elements is run by two facilitators with course participants expected to engage fully in simulated consultations with trained actors. In 2011, and as a result of participant feedback on the length of the course and increasing pressures on budgets and clinical time, the Connected team developed and piloted an alternative 2-day training course. Before its roll-out in 2012, Birmingham City University was commissioned to evaluate the effectiveness and quality of the 2-day course vis-à-vis the 'traditional' 3-day one. This article is written by the two evaluators and it discusses some of the issues that emerged during the evaluation. We broadly grouped these issues into two overlapping categories: the mandatory nature of the course and the different professional background and seniority of participants. In our discussion we consider the implications these issues have for communication skills training policy and practice and put forward suggestions for further research.","author":[{"dropping-particle":"","family":"Bibila","given":"S","non-dropping-particle":"","parse-names":false,"suffix":""},{"dropping-particle":"","family":"Rabiee","given":"F","non-dropping-particle":"","parse-names":false,"suffix":""}],"container-title":"European journal of cancer care","id":"ITEM-2","issue":"4","issued":{"date-parts":[["2014","7"]]},"page":"531-44","title":"Training the powerful: issues that emerged during the evaluation of a communication skills training programme for senior cancer care professionals.","type":"article-journal","volume":"23"},"uris":["http://www.mendeley.com/documents/?uuid=d3a7437b-7304-4104-8aa1-b5827290cfcc"]},{"id":"ITEM-3","itemData":{"ISBN":"9780956766915","author":[{"dropping-particle":"","family":"Rabiee","given":"F.","non-dropping-particle":"","parse-names":false,"suffix":""},{"dropping-particle":"","family":"Bibila","given":"S.","non-dropping-particle":"","parse-names":false,"suffix":""}],"id":"ITEM-3","issue":"January","issued":{"date-parts":[["2012"]]},"publisher":"Centre for Health and Social Care Research, Birmingham City University","publisher-place":"Birmingham, UK","title":"Communication in Cancer Care: Evaluating the Connected 2-day Advanced Communication Skills Training Programme","type":"book"},"uris":["http://www.mendeley.com/documents/?uuid=59d51e0f-0118-4748-980a-49c1d54e4aaf"]},{"id":"ITEM-4","itemData":{"DOI":"10.1007/s00520-004-0732-0","ISSN":"0941-4355","PMID":"15586302","abstract":"BACKGROUND: Effective communication is increasingly recognised as a core clinical skill. Many health and social care professionals, however, do not feel adequately trained in communicating and in handling interpersonal issues that arise in the care of patients with cancer.\n\nAIM: The aim of this paper was to assess the effectiveness of different training methods used in communication training courses for health professionals.\n\nMETHOD: We searched six computerised databases and augmented this with follow-up of references and grey (unpublished) literature. We included all studies evaluating communication training and assessed methodological quality according to the standard grading system of the Clinical Outcomes Group. Data on author, year, setting, objectives, study design and training methods were extracted and compared in tabular format.\n\nRESULTS: A total of 47 studies potentially assessing communication training were identified. Sixteen papers were included evaluating 13 interventions. Four were randomised controlled trials (RCTs) (grade a); the others were grade III. Eleven interventions trained health professionals; two trained medical students. Interventions for training in communication skills were characterised by the variety of communication approaches used and a diversity of methods. They were applied to health professionals with very different roles, served different purposes and evaluated a variety of outcome measures: behavioural assessments, patient outcomes and professionals' self-report.\n\nCONCLUSIONS: The best results are to be expected from a training programme that is carried out over a longer period of time. Learner-centred programmes using several methods combining a didactic component focusing on theoretical knowledge with practical rehearsal and constructive feedback from peers and skilled facilitators proved to be very effective. Small groups encouraged more intensive participation. Training in communication for both medical or nursing students and senior health professionals is advisable.","author":[{"dropping-particle":"","family":"Gysels","given":"Marjolein","non-dropping-particle":"","parse-names":false,"suffix":""},{"dropping-particle":"","family":"Richardson","given":"Alison","non-dropping-particle":"","parse-names":false,"suffix":""},{"dropping-particle":"","family":"Higginson","given":"Irene J","non-dropping-particle":"","parse-names":false,"suffix":""}],"container-title":"Supportive care in cancer : official journal of the Multinational Association of Supportive Care in Cancer","id":"ITEM-4","issue":"6","issued":{"date-parts":[["2005","6"]]},"page":"356-66","title":"Communication training for health professionals who care for patients with cancer: a systematic review of training methods.","type":"article-journal","volume":"13"},"uris":["http://www.mendeley.com/documents/?uuid=a7e7a906-1124-494a-bd25-de99542e8b2c"]},{"id":"ITEM-5","itemData":{"DOI":"10.1200/JCO.2011.39.6184","ISSN":"1527-7755","PMID":"22412145","abstract":"PURPOSE: To provide a state-of-the-art review of communication skills training (CST) that will guide the establishment of a universal curriculum for fellows of all cancer specialties undertaking training as oncology professionals today.\n\nMETHODS: Extensive literature review including meta-analyses of trials, conceptual models, techniques, and potential curricula provides evidence for the development of an appropriate curriculum and CST approach. Examples from the Memorial Sloan-Kettering Cancer Center CST program are incorporated.\n\nRESULTS: A core curriculum embraces CST modules in breaking bad news and discussing unanticipated adverse events, discussing prognosis, reaching a shared treatment decision, responding to difficult emotions, coping with survivorship, running a family meeting, and transitioning to palliative care and end of life. Achievable outcomes are growth in clinician's self-efficacy, uptake of new communication strategies and skills, and transfer of these strategies and skills into the clinic. Outcomes impacting patient satisfaction, improved adaptation, and enhanced quality of life are still lacking.\n\nCONCLUSION: Future communication challenges include genetic risk communication, concepts like watchful waiting, cumulative radiation risk, late effects of treatment, discussing Internet information and unproven therapies, phase I trial enrollment, and working as a multidisciplinary team. Patient benefits, such as increased treatment adherence and enhanced adaptation, need to be demonstrated from CST.","author":[{"dropping-particle":"","family":"Kissane","given":"David W","non-dropping-particle":"","parse-names":false,"suffix":""},{"dropping-particle":"","family":"Bylund","given":"Carma L","non-dropping-particle":"","parse-names":false,"suffix":""},{"dropping-particle":"","family":"Banerjee","given":"Smita C","non-dropping-particle":"","parse-names":false,"suffix":""},{"dropping-particle":"","family":"Bialer","given":"Philip a","non-dropping-particle":"","parse-names":false,"suffix":""},{"dropping-particle":"","family":"Levin","given":"Tomer T","non-dropping-particle":"","parse-names":false,"suffix":""},{"dropping-particle":"","family":"Maloney","given":"Erin K","non-dropping-particle":"","parse-names":false,"suffix":""},{"dropping-particle":"","family":"D'Agostino","given":"Thomas a","non-dropping-particle":"","parse-names":false,"suffix":""}],"container-title":"Journal of clinical oncology : official journal of the American Society of Clinical Oncology","id":"ITEM-5","issue":"11","issued":{"date-parts":[["2012","4","10"]]},"page":"1242-7","title":"Communication skills training for oncology professionals.","type":"article-journal","volume":"30"},"uris":["http://www.mendeley.com/documents/?uuid=c0fa10de-6b9a-4028-8d69-a69a3fe7c836"]}],"mendeley":{"formattedCitation":"[3–7]","plainTextFormattedCitation":"[3–7]","previouslyFormattedCitation":"[3–7]"},"properties":{"noteIndex":0},"schema":"https://github.com/citation-style-language/schema/raw/master/csl-citation.json"}</w:instrText>
      </w:r>
      <w:r w:rsidR="004B0811">
        <w:rPr>
          <w:rFonts w:eastAsia="PMingLiU"/>
          <w:lang w:eastAsia="zh-TW"/>
        </w:rPr>
        <w:fldChar w:fldCharType="separate"/>
      </w:r>
      <w:r w:rsidR="0008238A" w:rsidRPr="0008238A">
        <w:rPr>
          <w:rFonts w:eastAsia="PMingLiU"/>
          <w:noProof/>
          <w:lang w:eastAsia="zh-TW"/>
        </w:rPr>
        <w:t>[3–7]</w:t>
      </w:r>
      <w:r w:rsidR="004B0811">
        <w:rPr>
          <w:rFonts w:eastAsia="PMingLiU"/>
          <w:lang w:eastAsia="zh-TW"/>
        </w:rPr>
        <w:fldChar w:fldCharType="end"/>
      </w:r>
      <w:r w:rsidR="004B0811">
        <w:rPr>
          <w:rFonts w:eastAsia="PMingLiU"/>
          <w:lang w:eastAsia="zh-TW"/>
        </w:rPr>
        <w:t xml:space="preserve"> </w:t>
      </w:r>
      <w:r w:rsidR="0008238A">
        <w:rPr>
          <w:rFonts w:eastAsia="PMingLiU"/>
          <w:lang w:eastAsia="zh-TW"/>
        </w:rPr>
        <w:t>have emerged with the goal of supporting</w:t>
      </w:r>
      <w:r>
        <w:rPr>
          <w:rFonts w:eastAsia="PMingLiU"/>
          <w:lang w:eastAsia="zh-TW"/>
        </w:rPr>
        <w:t xml:space="preserve"> </w:t>
      </w:r>
      <w:r w:rsidR="004B0811">
        <w:rPr>
          <w:rFonts w:eastAsia="PMingLiU"/>
          <w:lang w:eastAsia="zh-TW"/>
        </w:rPr>
        <w:t xml:space="preserve">healthcare professionals (HCPs) </w:t>
      </w:r>
      <w:r w:rsidR="0008238A">
        <w:rPr>
          <w:rFonts w:eastAsia="PMingLiU"/>
          <w:lang w:eastAsia="zh-TW"/>
        </w:rPr>
        <w:t>to become</w:t>
      </w:r>
      <w:r w:rsidR="004B0811">
        <w:rPr>
          <w:rFonts w:eastAsia="PMingLiU"/>
          <w:lang w:eastAsia="zh-TW"/>
        </w:rPr>
        <w:t xml:space="preserve"> facilitators of </w:t>
      </w:r>
      <w:r w:rsidR="0008238A">
        <w:rPr>
          <w:rFonts w:eastAsia="PMingLiU"/>
          <w:lang w:eastAsia="zh-TW"/>
        </w:rPr>
        <w:t xml:space="preserve">SDM within </w:t>
      </w:r>
      <w:r w:rsidR="004B0811">
        <w:rPr>
          <w:rFonts w:eastAsia="PMingLiU"/>
          <w:lang w:eastAsia="zh-TW"/>
        </w:rPr>
        <w:t xml:space="preserve">consultations </w:t>
      </w:r>
      <w:r w:rsidR="00272AEB">
        <w:rPr>
          <w:rFonts w:eastAsia="PMingLiU"/>
          <w:lang w:eastAsia="zh-TW"/>
        </w:rPr>
        <w:fldChar w:fldCharType="begin" w:fldLock="1"/>
      </w:r>
      <w:r w:rsidR="005C28CC">
        <w:rPr>
          <w:rFonts w:eastAsia="PMingLiU"/>
          <w:lang w:eastAsia="zh-TW"/>
        </w:rPr>
        <w:instrText>ADDIN CSL_CITATION {"citationItems":[{"id":"ITEM-1","itemData":{"author":[{"dropping-particle":"","family":"NICE","given":"","non-dropping-particle":"","parse-names":false,"suffix":""}],"id":"ITEM-1","issue":"January","issued":{"date-parts":[["2014"]]},"publisher-place":"London, UK","title":"Prostate cancer : diagnosis and treatment","type":"report"},"uris":["http://www.mendeley.com/documents/?uuid=550f6207-ed21-4ca8-8596-984df4444b24"]},{"id":"ITEM-2","itemData":{"author":[{"dropping-particle":"","family":"Mulley","given":"Al","non-dropping-particle":"","parse-names":false,"suffix":""},{"dropping-particle":"","family":"Trimble","given":"Chris","non-dropping-particle":"","parse-names":false,"suffix":""},{"dropping-particle":"","family":"Elwyn","given":"Glyn","non-dropping-particle":"","parse-names":false,"suffix":""}],"id":"ITEM-2","issued":{"date-parts":[["2012"]]},"number-of-pages":"50","publisher-place":"London, UK","title":"Patient's preferences matter","type":"report"},"uris":["http://www.mendeley.com/documents/?uuid=983ad851-94ff-423d-818a-b79e24e2c495"]},{"id":"ITEM-3","itemData":{"DOI":"10.1007/s11606-012-2077-6","ISSN":"1525-1497","PMID":"22618581","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author":[{"dropping-particle":"","family":"Elwyn","given":"Glyn","non-dropping-particle":"","parse-names":false,"suffix":""},{"dropping-particle":"","family":"Frosch","given":"Dominick","non-dropping-particle":"","parse-names":false,"suffix":""},{"dropping-particle":"","family":"Thomson","given":"Richard","non-dropping-particle":"","parse-names":false,"suffix":""},{"dropping-particle":"","family":"Joseph-Williams","given":"Natalie","non-dropping-particle":"","parse-names":false,"suffix":""},{"dropping-particle":"","family":"Lloyd","given":"Amy","non-dropping-particle":"","parse-names":false,"suffix":""},{"dropping-particle":"","family":"Kinnersley","given":"Paul","non-dropping-particle":"","parse-names":false,"suffix":""},{"dropping-particle":"","family":"Cording","given":"Emma","non-dropping-particle":"","parse-names":false,"suffix":""},{"dropping-particle":"","family":"Tomson","given":"Dave","non-dropping-particle":"","parse-names":false,"suffix":""},{"dropping-particle":"","family":"Dodd","given":"Carole","non-dropping-particle":"","parse-names":false,"suffix":""},{"dropping-particle":"","family":"Rollnick","given":"Stephen","non-dropping-particle":"","parse-names":false,"suffix":""},{"dropping-particle":"","family":"Edwards","given":"Adrian","non-dropping-particle":"","parse-names":false,"suffix":""},{"dropping-particle":"","family":"Barry","given":"Michael","non-dropping-particle":"","parse-names":false,"suffix":""}],"container-title":"Journal of general internal medicine","id":"ITEM-3","issue":"10","issued":{"date-parts":[["2012","10"]]},"page":"1361-7","title":"Shared decision making: a model for clinical practice.","type":"article-journal","volume":"27"},"uris":["http://www.mendeley.com/documents/?uuid=2d139316-f1be-435f-9fb2-78a10f69e92d"]}],"mendeley":{"formattedCitation":"[1,2,8]","plainTextFormattedCitation":"[1,2,8]","previouslyFormattedCitation":"[1,2,8]"},"properties":{"noteIndex":0},"schema":"https://github.com/citation-style-language/schema/raw/master/csl-citation.json"}</w:instrText>
      </w:r>
      <w:r w:rsidR="00272AEB">
        <w:rPr>
          <w:rFonts w:eastAsia="PMingLiU"/>
          <w:lang w:eastAsia="zh-TW"/>
        </w:rPr>
        <w:fldChar w:fldCharType="separate"/>
      </w:r>
      <w:r w:rsidR="0008238A" w:rsidRPr="0008238A">
        <w:rPr>
          <w:rFonts w:eastAsia="PMingLiU"/>
          <w:noProof/>
          <w:lang w:eastAsia="zh-TW"/>
        </w:rPr>
        <w:t>[1,2,8]</w:t>
      </w:r>
      <w:r w:rsidR="00272AEB">
        <w:rPr>
          <w:rFonts w:eastAsia="PMingLiU"/>
          <w:lang w:eastAsia="zh-TW"/>
        </w:rPr>
        <w:fldChar w:fldCharType="end"/>
      </w:r>
      <w:r w:rsidR="003A44AB">
        <w:rPr>
          <w:rFonts w:eastAsia="PMingLiU"/>
          <w:lang w:eastAsia="zh-TW"/>
        </w:rPr>
        <w:t>.</w:t>
      </w:r>
      <w:r w:rsidR="00272AEB">
        <w:rPr>
          <w:rFonts w:eastAsia="PMingLiU"/>
          <w:lang w:eastAsia="zh-TW"/>
        </w:rPr>
        <w:t xml:space="preserve"> </w:t>
      </w:r>
      <w:r w:rsidR="0008238A">
        <w:rPr>
          <w:rFonts w:eastAsia="PMingLiU"/>
          <w:lang w:eastAsia="zh-TW"/>
        </w:rPr>
        <w:t>R</w:t>
      </w:r>
      <w:r w:rsidR="003A44AB">
        <w:rPr>
          <w:rFonts w:eastAsia="PMingLiU"/>
          <w:lang w:eastAsia="zh-TW"/>
        </w:rPr>
        <w:t>esearch</w:t>
      </w:r>
      <w:r w:rsidR="00272AEB">
        <w:rPr>
          <w:rFonts w:eastAsia="PMingLiU"/>
          <w:lang w:eastAsia="zh-TW"/>
        </w:rPr>
        <w:t>ers</w:t>
      </w:r>
      <w:r w:rsidR="003A44AB">
        <w:rPr>
          <w:rFonts w:eastAsia="PMingLiU"/>
          <w:lang w:eastAsia="zh-TW"/>
        </w:rPr>
        <w:t xml:space="preserve"> </w:t>
      </w:r>
      <w:r w:rsidR="00272AEB">
        <w:rPr>
          <w:rFonts w:eastAsia="PMingLiU"/>
          <w:lang w:eastAsia="zh-TW"/>
        </w:rPr>
        <w:t>continue to examine related topics such as</w:t>
      </w:r>
      <w:r w:rsidR="001B37EF">
        <w:rPr>
          <w:rFonts w:eastAsia="PMingLiU"/>
          <w:lang w:eastAsia="zh-TW"/>
        </w:rPr>
        <w:t xml:space="preserve"> communication mechanisms a</w:t>
      </w:r>
      <w:r w:rsidR="00272AEB">
        <w:rPr>
          <w:rFonts w:eastAsia="PMingLiU"/>
          <w:lang w:eastAsia="zh-TW"/>
        </w:rPr>
        <w:t xml:space="preserve">ffecting SDM (e.g. </w:t>
      </w:r>
      <w:r w:rsidR="00272AEB">
        <w:rPr>
          <w:rFonts w:eastAsia="PMingLiU" w:hint="eastAsia"/>
          <w:lang w:eastAsia="zh-TW"/>
        </w:rPr>
        <w:t xml:space="preserve">willingness of HCPs to </w:t>
      </w:r>
      <w:r w:rsidR="00272AEB">
        <w:rPr>
          <w:rFonts w:eastAsia="PMingLiU"/>
          <w:lang w:eastAsia="zh-TW"/>
        </w:rPr>
        <w:t>‘</w:t>
      </w:r>
      <w:r w:rsidR="00272AEB">
        <w:rPr>
          <w:rFonts w:eastAsia="PMingLiU" w:hint="eastAsia"/>
          <w:lang w:eastAsia="zh-TW"/>
        </w:rPr>
        <w:t>cede the floor</w:t>
      </w:r>
      <w:r w:rsidR="00272AEB">
        <w:rPr>
          <w:rFonts w:eastAsia="PMingLiU"/>
          <w:lang w:eastAsia="zh-TW"/>
        </w:rPr>
        <w:t>’</w:t>
      </w:r>
      <w:r w:rsidR="00272AEB">
        <w:rPr>
          <w:rFonts w:eastAsia="PMingLiU" w:hint="eastAsia"/>
          <w:lang w:eastAsia="zh-TW"/>
        </w:rPr>
        <w:t xml:space="preserve"> and allow patients time to reflect </w:t>
      </w:r>
      <w:r w:rsidR="00272AEB">
        <w:rPr>
          <w:rFonts w:eastAsia="PMingLiU"/>
          <w:lang w:eastAsia="zh-TW"/>
        </w:rPr>
        <w:t xml:space="preserve">on information </w:t>
      </w:r>
      <w:r w:rsidR="00272AEB">
        <w:rPr>
          <w:rFonts w:eastAsia="PMingLiU" w:hint="eastAsia"/>
          <w:lang w:eastAsia="zh-TW"/>
        </w:rPr>
        <w:t xml:space="preserve">and </w:t>
      </w:r>
      <w:r w:rsidR="00272AEB">
        <w:rPr>
          <w:rFonts w:eastAsia="PMingLiU"/>
          <w:lang w:eastAsia="zh-TW"/>
        </w:rPr>
        <w:t xml:space="preserve">formulate questions </w:t>
      </w:r>
      <w:r w:rsidR="00272AEB">
        <w:rPr>
          <w:rFonts w:eastAsia="PMingLiU"/>
          <w:lang w:eastAsia="zh-TW"/>
        </w:rPr>
        <w:fldChar w:fldCharType="begin" w:fldLock="1"/>
      </w:r>
      <w:r w:rsidR="001B37EF">
        <w:rPr>
          <w:rFonts w:eastAsia="PMingLiU"/>
          <w:lang w:eastAsia="zh-TW"/>
        </w:rPr>
        <w:instrText>ADDIN CSL_CITATION {"citationItems":[{"id":"ITEM-1","itemData":{"DOI":"10.1016/j.socscimed.2009.02.023","ISSN":"1873-5347","PMID":"19364625","abstract":"Randomised controlled trials (RCTs) represent the gold standard methodology for determining effectiveness of healthcare interventions. Poor recruitment to RCTs can threaten external validity and waste resources. An inherent tension exists between safeguarding informed decision-making by participants and maximising numbers enrolled. This study investigated what occurs during informed consent appointments in an ongoing multi-centre RCT in the UK. Objectives were to investigate: 1] how study staff presented study information to participants; 2] what evidence emerged as to how well-informed participants were when proceeding to randomisation or treatment selection; and 3] what aspects of the communication process may facilitate improvements in providing evidence of informed consent. Qualitative analysis of a purposive sample of 23 recruitment appointments from three study centres and involving several recruitment staff applied techniques of thematic, content and conversation analysis (CA). Thematic analysis and CA revealed variation in appointment content and structure. Appointments were mostly recruiter-led or participant-led, and this structure was associated with what evidence emerged as to how participants understood information provided and whether they were in equipoise. Participant-led appointments provided this evidence more consistently. Detailed CA identified communication techniques which, when employed by recruiters, provided evidence as to how participants understood the choices before them. Strategic use of open questions, pauses and ceding the floor in the interaction facilitated detailed and systematic exploration of each participant's concerns and position regarding equipoise. We conclude that the current focus on content to be provided to achieve informed consent should be broadened to encompass consideration of how information is best conveyed to potential participants. A model of tailored information provision using the communication techniques identified and centred on eliciting and addressing participants' concerns is proposed. Use of these techniques is necessary to make potential participants' understanding of key issues and their position regarding equipoise explicit in order to facilitate truly informed consent.","author":[{"dropping-particle":"","family":"Wade","given":"Julia","non-dropping-particle":"","parse-names":false,"suffix":""},{"dropping-particle":"","family":"Donovan","given":"Jenny L","non-dropping-particle":"","parse-names":false,"suffix":""},{"dropping-particle":"","family":"Lane","given":"J Athene","non-dropping-particle":"","parse-names":false,"suffix":""},{"dropping-particle":"","family":"Neal","given":"David E","non-dropping-particle":"","parse-names":false,"suffix":""},{"dropping-particle":"","family":"Hamdy","given":"Freddie C","non-dropping-particle":"","parse-names":false,"suffix":""}],"container-title":"Social science &amp; medicine (1982)","id":"ITEM-1","issue":"11","issued":{"date-parts":[["2009","6"]]},"page":"2018-28","publisher":"Elsevier Ltd","title":"It's not just what you say, it's also how you say it: opening the 'black box' of informed consent appointments in randomised controlled trials.","type":"article-journal","volume":"68"},"uris":["http://www.mendeley.com/documents/?uuid=2d167f73-1b94-400a-a6e8-e3975d39cba3"]}],"mendeley":{"formattedCitation":"[9]","plainTextFormattedCitation":"[9]","previouslyFormattedCitation":"[9]"},"properties":{"noteIndex":0},"schema":"https://github.com/citation-style-language/schema/raw/master/csl-citation.json"}</w:instrText>
      </w:r>
      <w:r w:rsidR="00272AEB">
        <w:rPr>
          <w:rFonts w:eastAsia="PMingLiU"/>
          <w:lang w:eastAsia="zh-TW"/>
        </w:rPr>
        <w:fldChar w:fldCharType="separate"/>
      </w:r>
      <w:r w:rsidR="00272AEB" w:rsidRPr="00272AEB">
        <w:rPr>
          <w:rFonts w:eastAsia="PMingLiU"/>
          <w:noProof/>
          <w:lang w:eastAsia="zh-TW"/>
        </w:rPr>
        <w:t>[9]</w:t>
      </w:r>
      <w:r w:rsidR="00272AEB">
        <w:rPr>
          <w:rFonts w:eastAsia="PMingLiU"/>
          <w:lang w:eastAsia="zh-TW"/>
        </w:rPr>
        <w:fldChar w:fldCharType="end"/>
      </w:r>
      <w:r w:rsidR="00272AEB">
        <w:rPr>
          <w:rFonts w:eastAsia="PMingLiU"/>
          <w:lang w:eastAsia="zh-TW"/>
        </w:rPr>
        <w:t>)</w:t>
      </w:r>
      <w:r w:rsidR="001B37EF">
        <w:rPr>
          <w:rFonts w:eastAsia="PMingLiU" w:hint="eastAsia"/>
          <w:lang w:eastAsia="zh-TW"/>
        </w:rPr>
        <w:t xml:space="preserve">, and </w:t>
      </w:r>
      <w:r w:rsidR="001B37EF">
        <w:rPr>
          <w:rFonts w:eastAsia="PMingLiU"/>
          <w:lang w:eastAsia="zh-TW"/>
        </w:rPr>
        <w:t>factors affecting its</w:t>
      </w:r>
      <w:r w:rsidR="00272AEB">
        <w:rPr>
          <w:rFonts w:eastAsia="PMingLiU"/>
          <w:lang w:eastAsia="zh-TW"/>
        </w:rPr>
        <w:t xml:space="preserve"> implementation </w:t>
      </w:r>
      <w:r w:rsidR="001B37EF">
        <w:rPr>
          <w:rFonts w:eastAsia="PMingLiU"/>
          <w:lang w:eastAsia="zh-TW"/>
        </w:rPr>
        <w:t>as normal practice in clinical settings</w:t>
      </w:r>
      <w:r w:rsidR="003A44AB">
        <w:rPr>
          <w:rFonts w:eastAsia="PMingLiU"/>
          <w:lang w:eastAsia="zh-TW"/>
        </w:rPr>
        <w:t xml:space="preserve"> </w:t>
      </w:r>
      <w:r w:rsidR="003A44AB">
        <w:rPr>
          <w:rFonts w:eastAsia="PMingLiU"/>
          <w:lang w:eastAsia="zh-TW"/>
        </w:rPr>
        <w:fldChar w:fldCharType="begin" w:fldLock="1"/>
      </w:r>
      <w:r w:rsidR="00532C17">
        <w:rPr>
          <w:rFonts w:eastAsia="PMingLiU"/>
          <w:lang w:eastAsia="zh-TW"/>
        </w:rPr>
        <w:instrText>ADDIN CSL_CITATION {"citationItems":[{"id":"ITEM-1","itemData":{"DOI":"10.1186/1748-5908-1-16","ISSN":"1748-5908","PMID":"16899124","abstract":"BACKGROUND: Shared decision-making is advocated because of its potential to improve the quality of the decision-making process for patients and ultimately, patient outcomes. However, current evidence suggests that shared decision-making has not yet been widely adopted by health professionals. Therefore, a systematic review was performed on the barriers and facilitators to implementing shared decision-making in clinical practice as perceived by health professionals.\n\nMETHODS: Covering the period from 1990 to March 2006, PubMed, Embase, CINHAL, PsycINFO, and Dissertation Abstracts were searched for studies in English or French. The references from included studies also were consulted. Studies were included if they reported on health professionals' perceived barriers and facilitators to implementing shared decision-making in their practices. Shared decision-making was defined as a joint process of decision making between health professionals and patients, or as decision support interventions including decision aids, or as the active participation of patients in decision making. No study design was excluded. Quality of the studies included was assessed independently by two of the authors. Using a pre-established taxonomy of barriers and facilitators to implementing clinical practice guidelines in practice, content analysis was performed.\n\nRESULTS: Thirty-one publications covering 28 unique studies were included. Eleven studies were from the UK, eight from the USA, four from Canada, two from The Netherlands, and one from each of the following countries: France, Mexico, and Australia. Most of the studies used qualitative methods exclusively (18/28). Overall, the vast majority of participants (n = 2784) were physicians (89%). The three most often reported barriers were: time constraints (18/28), lack of applicability due to patient characteristics (12/28), and lack of applicability due to the clinical situation (12/28). The three most often reported facilitators were: provider motivation (15/28), positive impact on the clinical process (11/28), and positive impact on patient outcomes (10/28).\n\nCONCLUSION: This systematic review reveals that interventions to foster implementation of shared decision-making in clinical practice will need to address a broad range of factors. It also reveals that on this subject there is very little known about any health professionals others than physicians. Future studies about implementation of shared decision-making should targ…","author":[{"dropping-particle":"","family":"Gravel","given":"Karine","non-dropping-particle":"","parse-names":false,"suffix":""},{"dropping-particle":"","family":"Légaré","given":"France","non-dropping-particle":"","parse-names":false,"suffix":""},{"dropping-particle":"","family":"Graham","given":"Ian D","non-dropping-particle":"","parse-names":false,"suffix":""}],"container-title":"Implementation science : IS","id":"ITEM-1","issued":{"date-parts":[["2006","1"]]},"page":"16","title":"Barriers and facilitators to implementing shared decision-making in clinical practice: a systematic review of health professionals' perceptions.","type":"article-journal","volume":"1"},"uris":["http://www.mendeley.com/documents/?uuid=8c6cae23-e263-4ad1-a07b-e054fe95e3ad"]},{"id":"ITEM-2","itemData":{"ISSN":"0391-8440","PMID":"11532844","abstract":"OBJECTIVE: To determine whether a decision aid on hormone replacement therapy influences decision making and health outcomes. DESIGN: Randomised controlled trial. SETTING: 26 general practices in the United Kingdom. PARTICIPANTS: 205 women considering hormone replacement therapy. Intervention: Patients' decision aid consisting of an interactive multimedia programme with booklet and printed summary. OUTCOME MEASURES: Patients' and general practitioners' perceptions of who made the decision, decisional conflict, treatment choice, menopausal symptoms, costs, anxiety, and general health status. RESULTS: Both patients and general practitioners found the decision aid acceptable. At three months, mean scores for decisional conflict were significantly lower in the intervention group than in the control group (2.5 v 2.8; mean difference -0.3, 95% confidence interval -0.5 to -0.2); this difference was maintained during follow up. A higher proportion of general practitioners perceived that treatment decisions had been made \"mainly or only\" by the patient in the intervention group than in the control group (55% v 31%; 24%, 8% to 40%). At three months a lower proportion of women in the intervention group than in the control group were undecided about treatment (14% v 26%; -12%, -23% to -0.4%), and a higher proportion had decided against hormone replacement therapy (46% v 32%; 14%, 1% to 28%); these differences were no longer apparent by nine months. No differences were found between the groups for anxiety, use of health service resources, general health status, or utility. The higher costs of the intervention were largely due to the video disc technology used. CONCLUSIONS: An interactive multimedia decision aid in the NHS would be popular with patients, reduce decisional conflict, and let patients play a more active part in decision making without increasing anxiety. The use of web based technology would reduce the cost of the intervention.","author":[{"dropping-particle":"","family":"Bergantino","given":"Angela Stefania","non-dropping-particle":"","parse-names":false,"suffix":""},{"dropping-particle":"","family":"Catalano","given":"Mario","non-dropping-particle":"","parse-names":false,"suffix":""}],"container-title":"International Journal of Transport Economics","id":"ITEM-2","issue":"3","issued":{"date-parts":[["2016"]]},"page":"341-359","title":"Individual'S Psychological Traits and Urban Travel Behaviour","type":"article-journal","volume":"43"},"uris":["http://www.mendeley.com/documents/?uuid=a5b1b4d3-93ca-40d1-8bec-9068553e80cd"]},{"id":"ITEM-3","itemData":{"DOI":"10.1186/1748-5908-8-102","ISSN":"1748-5908","PMID":"24006959","abstract":"BACKGROUND: Implementing shared decision making into routine practice is proving difficult, despite considerable interest from policy-makers, and is far more complex than merely making decision support interventions available to patients. Few have reported successful implementation beyond research studies. MAking Good Decisions In Collaboration (MAGIC) is a multi-faceted implementation program, commissioned by The Health Foundation (UK), to examine how best to put shared decision making into routine practice. In this paper, we investigate healthcare professionals' perspectives on implementing shared decision making during the MAGIC program, to examine the work required to implement shared decision making and to inform future efforts.\n\nMETHODS: The MAGIC program approached implementation of shared decision making by initiating a range of interventions including: providing workshops; facilitating development of brief decision support tools (Option Grids); initiating a patient activation campaign ('Ask 3 Questions'); gathering feedback using Decision Quality Measures; providing clinical leads meetings, learning events, and feedback sessions; and obtaining executive board level support. At 9 and 15 months (May and November 2011), two rounds of semi-structured interviews were conducted with healthcare professionals in three secondary care teams to explore views on the impact of these interventions. Interview data were coded by two reviewers using a framework derived from the Normalization Process Theory.\n\nRESULTS: A total of 54 interviews were completed with 31 healthcare professionals. Partial implementation of shared decision making could be explained using the four components of the Normalization Process Theory: 'coherence,' 'cognitive participation,' 'collective action,' and 'reflexive monitoring.' Shared decision making was integrated into routine practice when clinical teams shared coherent views of role and purpose ('coherence'). Shared decision making was facilitated when teams engaged in developing and delivering interventions ('cognitive participation'), and when those interventions fit with existing skill sets and organizational priorities ('collective action') resulting in demonstrable improvements to practice ('reflexive monitoring'). The implementation process uncovered diverse and conflicting attitudes toward shared decision making; 'coherence' was often missing.\n\nCONCLUSIONS: The study showed that implementation of shared decision making is m…","author":[{"dropping-particle":"","family":"Lloyd","given":"Amy","non-dropping-particle":"","parse-names":false,"suffix":""},{"dropping-particle":"","family":"Joseph-Williams","given":"Natalie","non-dropping-particle":"","parse-names":false,"suffix":""},{"dropping-particle":"","family":"Edwards","given":"Adrian","non-dropping-particle":"","parse-names":false,"suffix":""},{"dropping-particle":"","family":"Rix","given":"Andrew","non-dropping-particle":"","parse-names":false,"suffix":""},{"dropping-particle":"","family":"Elwyn","given":"Glyn","non-dropping-particle":"","parse-names":false,"suffix":""}],"container-title":"Implementation science : IS","id":"ITEM-3","issue":"1","issued":{"date-parts":[["2013","1"]]},"page":"102","publisher":"Implementation Science","title":"Patchy 'coherence': using normalization process theory to evaluate a multi-faceted shared decision making implementation program (MAGIC).","type":"article-journal","volume":"8"},"uris":["http://www.mendeley.com/documents/?uuid=6d4b4d91-24c3-47e3-8cd5-b606ac2e1fcb"]},{"id":"ITEM-4","itemData":{"ISSN":"0025-7079","author":[{"dropping-particle":"","family":"Wagner","given":"Edward H","non-dropping-particle":"","parse-names":false,"suffix":""},{"dropping-particle":"","family":"Barrett","given":"Paul","non-dropping-particle":"","parse-names":false,"suffix":""},{"dropping-particle":"","family":"Barry","given":"Michael J","non-dropping-particle":"","parse-names":false,"suffix":""},{"dropping-particle":"","family":"Barlow","given":"William","non-dropping-particle":"","parse-names":false,"suffix":""},{"dropping-particle":"","family":"Fowler Jr","given":"Floyd J","non-dropping-particle":"","parse-names":false,"suffix":""}],"container-title":"Medical Care","id":"ITEM-4","issue":"8","issued":{"date-parts":[["1995"]]},"page":"765-770","publisher":"LWW","title":"The Effect of a Shared Decisionmaking Program on Rates of Surgery for Benign Prostatic Hyperplasia Pilot Results.","type":"article-journal","volume":"33"},"uris":["http://www.mendeley.com/documents/?uuid=cda0a409-cc34-4ea2-9b4b-289a26437997"]}],"mendeley":{"formattedCitation":"[10–13]","plainTextFormattedCitation":"[10–13]","previouslyFormattedCitation":"[10–13]"},"properties":{"noteIndex":0},"schema":"https://github.com/citation-style-language/schema/raw/master/csl-citation.json"}</w:instrText>
      </w:r>
      <w:r w:rsidR="003A44AB">
        <w:rPr>
          <w:rFonts w:eastAsia="PMingLiU"/>
          <w:lang w:eastAsia="zh-TW"/>
        </w:rPr>
        <w:fldChar w:fldCharType="separate"/>
      </w:r>
      <w:r w:rsidR="00272AEB" w:rsidRPr="00272AEB">
        <w:rPr>
          <w:rFonts w:eastAsia="PMingLiU"/>
          <w:noProof/>
          <w:lang w:eastAsia="zh-TW"/>
        </w:rPr>
        <w:t>[10–13]</w:t>
      </w:r>
      <w:r w:rsidR="003A44AB">
        <w:rPr>
          <w:rFonts w:eastAsia="PMingLiU"/>
          <w:lang w:eastAsia="zh-TW"/>
        </w:rPr>
        <w:fldChar w:fldCharType="end"/>
      </w:r>
      <w:r w:rsidR="001B37EF">
        <w:rPr>
          <w:rFonts w:eastAsia="PMingLiU"/>
          <w:lang w:eastAsia="zh-TW"/>
        </w:rPr>
        <w:t>.</w:t>
      </w:r>
    </w:p>
    <w:p w14:paraId="569A38BA" w14:textId="1281A452" w:rsidR="00B278DB" w:rsidRPr="001B37EF" w:rsidRDefault="00002D5F" w:rsidP="001B37EF">
      <w:pPr>
        <w:jc w:val="both"/>
        <w:rPr>
          <w:rFonts w:eastAsia="PMingLiU"/>
          <w:lang w:eastAsia="zh-TW"/>
        </w:rPr>
      </w:pPr>
      <w:r>
        <w:rPr>
          <w:rFonts w:eastAsia="PMingLiU"/>
          <w:lang w:eastAsia="zh-TW"/>
        </w:rPr>
        <w:t xml:space="preserve">Research on communication in clinical settings has </w:t>
      </w:r>
      <w:r w:rsidR="002B1D8A">
        <w:rPr>
          <w:rFonts w:eastAsia="PMingLiU"/>
          <w:lang w:eastAsia="zh-TW"/>
        </w:rPr>
        <w:t>a long history, much of which has</w:t>
      </w:r>
      <w:r>
        <w:rPr>
          <w:rFonts w:eastAsia="PMingLiU"/>
          <w:lang w:eastAsia="zh-TW"/>
        </w:rPr>
        <w:t xml:space="preserve"> focused on </w:t>
      </w:r>
      <w:r w:rsidR="002B1D8A">
        <w:rPr>
          <w:rFonts w:eastAsia="PMingLiU"/>
          <w:lang w:eastAsia="zh-TW"/>
        </w:rPr>
        <w:t xml:space="preserve">physician–patient dyads </w:t>
      </w:r>
      <w:r w:rsidR="002B1D8A">
        <w:rPr>
          <w:rFonts w:eastAsia="PMingLiU"/>
          <w:lang w:eastAsia="zh-TW"/>
        </w:rPr>
        <w:fldChar w:fldCharType="begin" w:fldLock="1"/>
      </w:r>
      <w:r w:rsidR="00532C17">
        <w:rPr>
          <w:rFonts w:eastAsia="PMingLiU"/>
          <w:lang w:eastAsia="zh-TW"/>
        </w:rPr>
        <w:instrText>ADDIN CSL_CITATION {"citationItems":[{"id":"ITEM-1","itemData":{"DOI":"10.1016/j.pec.2012.11.007","ISBN":"0738-3991","ISSN":"07383991","PMID":"23332193","abstract":"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 © 2012 Elsevier Ireland Ltd.","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non-dropping-particle":"","parse-names":false,"suffix":""},{"dropping-particle":"","family":"Juraskova","given":"I.","non-dropping-particle":"","parse-names":false,"suffix":""}],"container-title":"Patient Education and Counseling","id":"ITEM-1","issue":"1","issued":{"date-parts":[["2013"]]},"page":"3-13","title":"Physician-patient-companion communication and decision-making: A systematic review of triadic medical consultations","type":"article-journal","volume":"91"},"uris":["http://www.mendeley.com/documents/?uuid=726b2390-3ad8-4446-ab06-763b2b56040b"]},{"id":"ITEM-2","itemData":{"DOI":"10.7326/0003-4819-101-5-692","ISBN":"0003-4819","ISSN":"00034819","PMID":"6486600","abstract":"Determining the patient's major reasons for seeking care is of critical importance in a successful medical encounter. To study the physician's role in soliciting and developing the patient's concerns at the outset of a clinical encounter, 74 office visits were recorded. In only 17 (23%) of the visits was the patient provided the opportunity to complete his or her opening statement of concerns. In 51 (69%) of the visits the physician interrupted the patient's statement and directed questions toward a specific concern; in only 1 of these 51 visits was the patient afforded the opportunity to complete the opening statement. In six (8%) return visits, no solicitation whatever was made. Physicians play an active role in regulating the quantity of information elicited at the beginning of the clinical encounter, and use closed-ended questioning to control the discourse. The consequence of this controlled style is the premature interruption of patients, resulting in the potential loss of relevant information.","author":[{"dropping-particle":"","family":"Beckman","given":"H. B.","non-dropping-particle":"","parse-names":false,"suffix":""},{"dropping-particle":"","family":"Frankel","given":"R. M.","non-dropping-particle":"","parse-names":false,"suffix":""}],"container-title":"Annals of Internal Medicine","id":"ITEM-2","issue":"5","issued":{"date-parts":[["1984","11","1"]]},"note":"10.7326/0003-4819-101-5-692","page":"692-696","title":"The effect of physician behavior on the collection of data","type":"article-journal","volume":"101"},"uris":["http://www.mendeley.com/documents/?uuid=940e42cd-c8f0-451f-92c9-32cdb3c3a07a"]},{"id":"ITEM-3","itemData":{"ISSN":"0003-4819","abstract":"\nSo I'm glad it wasn't anything worse. Let me know if it seems to be hanging around more than another week or if anything else develops.\n","author":[{"dropping-particle":"","family":"Baker","given":"Laurence H","non-dropping-particle":"","parse-names":false,"suffix":""},{"dropping-particle":"","family":"O'Connell","given":"Daniel","non-dropping-particle":"","parse-names":false,"suffix":""},{"dropping-particle":"","family":"Platt","given":"Frederic W","non-dropping-particle":"","parse-names":false,"suffix":""}],"container-title":"Annals of Internal Medicine","id":"ITEM-3","issue":"10","issued":{"date-parts":[["2005","11","15"]]},"note":"10.7326/0003-4819-143-10-200511150-00033","page":"766-770","title":"“What Else?” Setting the Agenda for the Clinical Interview","type":"article-journal","volume":"143"},"uris":["http://www.mendeley.com/documents/?uuid=2e5c7aeb-14c7-496d-93db-7411be8feb7e"]},{"id":"ITEM-4","itemData":{"author":[{"dropping-particle":"","family":"Williams","given":"S","non-dropping-particle":"","parse-names":false,"suffix":""},{"dropping-particle":"","family":"Weinman","given":"J","non-dropping-particle":"","parse-names":false,"suffix":""},{"dropping-particle":"","family":"Dale","given":"J","non-dropping-particle":"","parse-names":false,"suffix":""}],"container-title":"Fam Pract","id":"ITEM-4","issued":{"date-parts":[["1998"]]},"title":"Doctor–patient communication and patient satisfaction: a review","type":"article-journal"},"uris":["http://www.mendeley.com/documents/?uuid=c6f7b432-37cd-4e5d-8d1c-618aa9176968"]},{"id":"ITEM-5","itemData":{"author":[{"dropping-particle":"","family":"Kravitz","given":"RL","non-dropping-particle":"","parse-names":false,"suffix":""},{"dropping-particle":"","family":"Cope","given":"DW","non-dropping-particle":"","parse-names":false,"suffix":""},{"dropping-particle":"","family":"Bhrany","given":"V","non-dropping-particle":"","parse-names":false,"suffix":""},{"dropping-particle":"","family":"Leake","given":"B","non-dropping-particle":"","parse-names":false,"suffix":""}],"container-title":"Journal of general internal …","id":"ITEM-5","issued":{"date-parts":[["1994"]]},"title":"Internal medicine patients' expectations for care during office visits","type":"article-journal"},"uris":["http://www.mendeley.com/documents/?uuid=5efa8f00-de32-4edd-a21a-6fe50e941832"]}],"mendeley":{"formattedCitation":"[14–18]","plainTextFormattedCitation":"[14–18]","previouslyFormattedCitation":"[14–18]"},"properties":{"noteIndex":0},"schema":"https://github.com/citation-style-language/schema/raw/master/csl-citation.json"}</w:instrText>
      </w:r>
      <w:r w:rsidR="002B1D8A">
        <w:rPr>
          <w:rFonts w:eastAsia="PMingLiU"/>
          <w:lang w:eastAsia="zh-TW"/>
        </w:rPr>
        <w:fldChar w:fldCharType="separate"/>
      </w:r>
      <w:r w:rsidR="00272AEB" w:rsidRPr="00272AEB">
        <w:rPr>
          <w:rFonts w:eastAsia="PMingLiU"/>
          <w:noProof/>
          <w:lang w:eastAsia="zh-TW"/>
        </w:rPr>
        <w:t>[14–18]</w:t>
      </w:r>
      <w:r w:rsidR="002B1D8A">
        <w:rPr>
          <w:rFonts w:eastAsia="PMingLiU"/>
          <w:lang w:eastAsia="zh-TW"/>
        </w:rPr>
        <w:fldChar w:fldCharType="end"/>
      </w:r>
      <w:r w:rsidR="004A4A6D">
        <w:rPr>
          <w:rFonts w:eastAsia="PMingLiU"/>
          <w:lang w:eastAsia="zh-TW"/>
        </w:rPr>
        <w:t>.</w:t>
      </w:r>
      <w:r w:rsidRPr="00002D5F">
        <w:rPr>
          <w:rFonts w:eastAsia="PMingLiU"/>
          <w:lang w:eastAsia="zh-TW"/>
        </w:rPr>
        <w:t xml:space="preserve"> </w:t>
      </w:r>
      <w:r w:rsidR="004A4A6D">
        <w:rPr>
          <w:rFonts w:eastAsia="PMingLiU"/>
          <w:lang w:eastAsia="zh-TW"/>
        </w:rPr>
        <w:t>I</w:t>
      </w:r>
      <w:r>
        <w:rPr>
          <w:rFonts w:eastAsia="PMingLiU"/>
          <w:lang w:eastAsia="zh-TW"/>
        </w:rPr>
        <w:t>ncreasingly</w:t>
      </w:r>
      <w:r w:rsidR="004A4A6D">
        <w:rPr>
          <w:rFonts w:eastAsia="PMingLiU"/>
          <w:lang w:eastAsia="zh-TW"/>
        </w:rPr>
        <w:t>, such research has also examined interactions involving those who accompany patients to clinic appointments (such as friends, family members, or partners)</w:t>
      </w:r>
      <w:r>
        <w:rPr>
          <w:rFonts w:eastAsia="PMingLiU"/>
          <w:lang w:eastAsia="zh-TW"/>
        </w:rPr>
        <w:t xml:space="preserve"> </w:t>
      </w:r>
      <w:r>
        <w:rPr>
          <w:rFonts w:eastAsia="PMingLiU"/>
          <w:lang w:eastAsia="zh-TW"/>
        </w:rPr>
        <w:fldChar w:fldCharType="begin" w:fldLock="1"/>
      </w:r>
      <w:r w:rsidR="00BB628A">
        <w:rPr>
          <w:rFonts w:eastAsia="PMingLiU"/>
          <w:lang w:eastAsia="zh-TW"/>
        </w:rPr>
        <w:instrText>ADDIN CSL_CITATION {"citationItems":[{"id":"ITEM-1","itemData":{"DOI":"10.1016/j.pec.2012.11.007","ISBN":"0738-3991","ISSN":"07383991","PMID":"23332193","abstract":"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 © 2012 Elsevier Ireland Ltd.","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non-dropping-particle":"","parse-names":false,"suffix":""},{"dropping-particle":"","family":"Juraskova","given":"I.","non-dropping-particle":"","parse-names":false,"suffix":""}],"container-title":"Patient Education and Counseling","id":"ITEM-1","issue":"1","issued":{"date-parts":[["2013"]]},"page":"3-13","title":"Physician-patient-companion communication and decision-making: A systematic review of triadic medical consultations","type":"article-journal","volume":"91"},"uris":["http://www.mendeley.com/documents/?uuid=726b2390-3ad8-4446-ab06-763b2b56040b"]}],"mendeley":{"formattedCitation":"[14]","plainTextFormattedCitation":"[14]","previouslyFormattedCitation":"[14]"},"properties":{"noteIndex":0},"schema":"https://github.com/citation-style-language/schema/raw/master/csl-citation.json"}</w:instrText>
      </w:r>
      <w:r>
        <w:rPr>
          <w:rFonts w:eastAsia="PMingLiU"/>
          <w:lang w:eastAsia="zh-TW"/>
        </w:rPr>
        <w:fldChar w:fldCharType="separate"/>
      </w:r>
      <w:r w:rsidR="00532C17" w:rsidRPr="00532C17">
        <w:rPr>
          <w:rFonts w:eastAsia="PMingLiU"/>
          <w:noProof/>
          <w:lang w:eastAsia="zh-TW"/>
        </w:rPr>
        <w:t>[14]</w:t>
      </w:r>
      <w:r>
        <w:rPr>
          <w:rFonts w:eastAsia="PMingLiU"/>
          <w:lang w:eastAsia="zh-TW"/>
        </w:rPr>
        <w:fldChar w:fldCharType="end"/>
      </w:r>
      <w:r>
        <w:rPr>
          <w:rFonts w:eastAsia="PMingLiU"/>
          <w:lang w:eastAsia="zh-TW"/>
        </w:rPr>
        <w:t xml:space="preserve">. </w:t>
      </w:r>
      <w:r w:rsidR="0073058B">
        <w:rPr>
          <w:rFonts w:eastAsia="PMingLiU"/>
          <w:lang w:eastAsia="zh-TW"/>
        </w:rPr>
        <w:t xml:space="preserve">Structural differences in interactions in triads when compared with dyads have long been observed in sociological studies, due to the potential formation of coalitions between two members who act </w:t>
      </w:r>
      <w:r w:rsidR="00EE607E">
        <w:rPr>
          <w:rFonts w:eastAsia="PMingLiU"/>
          <w:lang w:eastAsia="zh-TW"/>
        </w:rPr>
        <w:t>to</w:t>
      </w:r>
      <w:r w:rsidR="0073058B">
        <w:rPr>
          <w:rFonts w:eastAsia="PMingLiU"/>
          <w:lang w:eastAsia="zh-TW"/>
        </w:rPr>
        <w:t xml:space="preserve"> align their conduct in relation to the third member </w:t>
      </w:r>
      <w:r w:rsidR="0073058B">
        <w:rPr>
          <w:rFonts w:eastAsia="PMingLiU"/>
          <w:lang w:eastAsia="zh-TW"/>
        </w:rPr>
        <w:fldChar w:fldCharType="begin" w:fldLock="1"/>
      </w:r>
      <w:r w:rsidR="00BB628A">
        <w:rPr>
          <w:rFonts w:eastAsia="PMingLiU"/>
          <w:lang w:eastAsia="zh-TW"/>
        </w:rPr>
        <w:instrText>ADDIN CSL_CITATION {"citationItems":[{"id":"ITEM-1","itemData":{"DOI":"10.2307/1389579","ISSN":"0731-1214","abstract":"The presence of caregivers in medical encounters changes the doctor–patient relationship. Although there is extensive literature on how caregivers affect medical encounters, there is little research on how physicians view such caregivers. We explore that issue by conducting structured, in-depth interviews with eighteen pediatricians and eighteen geriatricians. The interviews were recorded and transcribed, content analysis was performed, and conceptual codes were developed based on material in the interviews. Findings support Simmel's theory about the changes occurring when dyads become triads. Adding caregivers to medical encounters leads to a loss of intimacy between patients and physicians, decreased patient participation, and the formation of coalitions between physicians and caregivers. We conclude by urging medical schools to sensitize physicians to how caregivers affect medical encounters. Reprinted by permission of the publisher.","author":[{"dropping-particle":"","family":"Barone","given":"Armand D.","non-dropping-particle":"","parse-names":false,"suffix":""},{"dropping-particle":"","family":"Yoels","given":"William C.","non-dropping-particle":"","parse-names":false,"suffix":""},{"dropping-particle":"","family":"Clair","given":"Jeffrey M.","non-dropping-particle":"","parse-names":false,"suffix":""}],"container-title":"Sociological Perspectives","id":"ITEM-1","issue":"4","issued":{"date-parts":[["1999"]]},"page":"673-690","publisher":"Sage Publications, Inc.","title":"How Physicians View Caregivers: Simmel in the Examination Room","type":"article-journal","volume":"42"},"uris":["http://www.mendeley.com/documents/?uuid=b6242300-eb6d-4a4d-a601-84b871b4fca2"]},{"id":"ITEM-2","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2","issue":"2","issued":{"date-parts":[["1985"]]},"page":"236-247","title":"The formation of coalitions: interaction strategies in triads","type":"article-journal","volume":"7"},"uris":["http://www.mendeley.com/documents/?uuid=c18e9288-7fa3-46d7-9006-aa18b7e141e7"]}],"mendeley":{"formattedCitation":"[19,20]","plainTextFormattedCitation":"[19,20]","previouslyFormattedCitation":"[19,20]"},"properties":{"noteIndex":0},"schema":"https://github.com/citation-style-language/schema/raw/master/csl-citation.json"}</w:instrText>
      </w:r>
      <w:r w:rsidR="0073058B">
        <w:rPr>
          <w:rFonts w:eastAsia="PMingLiU"/>
          <w:lang w:eastAsia="zh-TW"/>
        </w:rPr>
        <w:fldChar w:fldCharType="separate"/>
      </w:r>
      <w:r w:rsidR="00532C17" w:rsidRPr="00532C17">
        <w:rPr>
          <w:rFonts w:eastAsia="PMingLiU"/>
          <w:noProof/>
          <w:lang w:eastAsia="zh-TW"/>
        </w:rPr>
        <w:t>[19,20]</w:t>
      </w:r>
      <w:r w:rsidR="0073058B">
        <w:rPr>
          <w:rFonts w:eastAsia="PMingLiU"/>
          <w:lang w:eastAsia="zh-TW"/>
        </w:rPr>
        <w:fldChar w:fldCharType="end"/>
      </w:r>
      <w:r w:rsidR="0073058B">
        <w:rPr>
          <w:rFonts w:eastAsia="PMingLiU"/>
          <w:lang w:eastAsia="zh-TW"/>
        </w:rPr>
        <w:t xml:space="preserve">. </w:t>
      </w:r>
      <w:r w:rsidR="004A4A6D">
        <w:rPr>
          <w:rFonts w:eastAsia="PMingLiU"/>
          <w:lang w:eastAsia="zh-TW"/>
        </w:rPr>
        <w:t>T</w:t>
      </w:r>
      <w:r w:rsidR="0073058B">
        <w:rPr>
          <w:rFonts w:eastAsia="PMingLiU"/>
          <w:lang w:eastAsia="zh-TW"/>
        </w:rPr>
        <w:t xml:space="preserve">he importance of these </w:t>
      </w:r>
      <w:r w:rsidR="0073058B">
        <w:rPr>
          <w:rFonts w:eastAsia="PMingLiU"/>
          <w:lang w:eastAsia="zh-TW"/>
        </w:rPr>
        <w:lastRenderedPageBreak/>
        <w:t>fea</w:t>
      </w:r>
      <w:r w:rsidR="004A4A6D">
        <w:rPr>
          <w:rFonts w:eastAsia="PMingLiU"/>
          <w:lang w:eastAsia="zh-TW"/>
        </w:rPr>
        <w:t>tures of triadic encounters has</w:t>
      </w:r>
      <w:r w:rsidR="0073058B">
        <w:rPr>
          <w:rFonts w:eastAsia="PMingLiU"/>
          <w:lang w:eastAsia="zh-TW"/>
        </w:rPr>
        <w:t xml:space="preserve"> been explored in relation to patient agency and decision making within the clinical encounter</w:t>
      </w:r>
      <w:r w:rsidR="00442630">
        <w:rPr>
          <w:rFonts w:eastAsia="PMingLiU"/>
          <w:lang w:eastAsia="zh-TW"/>
        </w:rPr>
        <w:t xml:space="preserve"> </w:t>
      </w:r>
      <w:r w:rsidR="0073058B">
        <w:rPr>
          <w:rFonts w:eastAsia="PMingLiU"/>
          <w:lang w:eastAsia="zh-TW"/>
        </w:rPr>
        <w:fldChar w:fldCharType="begin" w:fldLock="1"/>
      </w:r>
      <w:r w:rsidR="00BB628A">
        <w:rPr>
          <w:rFonts w:eastAsia="PMingLiU"/>
          <w:lang w:eastAsia="zh-TW"/>
        </w:rPr>
        <w:instrText>ADDIN CSL_CITATION {"citationItems":[{"id":"ITEM-1","itemData":{"DOI":"10.2307/1389579","ISSN":"0731-1214","abstract":"The presence of caregivers in medical encounters changes the doctor–patient relationship. Although there is extensive literature on how caregivers affect medical encounters, there is little research on how physicians view such caregivers. We explore that issue by conducting structured, in-depth interviews with eighteen pediatricians and eighteen geriatricians. The interviews were recorded and transcribed, content analysis was performed, and conceptual codes were developed based on material in the interviews. Findings support Simmel's theory about the changes occurring when dyads become triads. Adding caregivers to medical encounters leads to a loss of intimacy between patients and physicians, decreased patient participation, and the formation of coalitions between physicians and caregivers. We conclude by urging medical schools to sensitize physicians to how caregivers affect medical encounters. Reprinted by permission of the publisher.","author":[{"dropping-particle":"","family":"Barone","given":"Armand D.","non-dropping-particle":"","parse-names":false,"suffix":""},{"dropping-particle":"","family":"Yoels","given":"William C.","non-dropping-particle":"","parse-names":false,"suffix":""},{"dropping-particle":"","family":"Clair","given":"Jeffrey M.","non-dropping-particle":"","parse-names":false,"suffix":""}],"container-title":"Sociological Perspectives","id":"ITEM-1","issue":"4","issued":{"date-parts":[["1999"]]},"page":"673-690","publisher":"Sage Publications, Inc.","title":"How Physicians View Caregivers: Simmel in the Examination Room","type":"article-journal","volume":"42"},"uris":["http://www.mendeley.com/documents/?uuid=b6242300-eb6d-4a4d-a601-84b871b4fca2"]},{"id":"ITEM-2","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2","issue":"10","issued":{"date-parts":[["2005"]]},"page":"2307-2320","title":"Physician-elderly patient-companion communication and roles of companions in Japanese geriatric encounters","type":"article-journal","volume":"60"},"uris":["http://www.mendeley.com/documents/?uuid=4515723e-4444-4e84-8f27-03e72a6c9919"]},{"id":"ITEM-3","itemData":{"DOI":"10.1111/j.1365-2648.2005.03589.x","ISSN":"03092402","PMID":"16194182","abstract":"AIMS: The purpose of this paper is to report the findings of an exploratory study designed to test a portion of the Theory of Collaborative Decision-Making in Nursing Practice for Triads by examining the relation between types of decisions and formation of coalitions during triadic interactions among older home healthcare clients, their caregivers and home healthcare nurses during seven admission visits for home health care. BACKGROUND: Although home healthcare nurses include clients and family members in decision-making about care, few publications address the nature of interactions among triads of clients, caregivers and nurses in home health care and the association between decision-making and those interactions. METHOD: The data presented in this paper are a secondary analysis of data originally collected in 1994. The sample included 157 decision-making situations identified from interactions of seven triads of older home healthcare clients, their caregivers and nurses. Qualitative data were collected by participant observation and audio-recording of admission visit interactions among clients, caregivers and nurses. Content analysis, augmented by Ethnograph software, was used to analyse the data. FINDINGS: Coalitions were evident in just eight of the 157 decision-making situations. All of the theoretically possible types of nursing care decisions (programme, operational control, agenda) were observed. Each coalition involved one nursing care decision; two coalitions formed in one triad. Seven coalitions formed between nurse and caregiver against client during two programme and five operational control decisions. One coalition formed between client and caregiver against nurse during an agenda decision. No coalitions formed between client and nurse against caregiver. CONCLUSIONS: Although the study sample was small, the findings expand understanding of the relation between types of decisions and formation of coalitions during triadic interactions in home health care, and provided empirical support for a portion of the Theory of Collaborative Decision-Making in Nursing Practice for Triads.","author":[{"dropping-particle":"","family":"Dalton","given":"Joanne","non-dropping-particle":"","parse-names":false,"suffix":""}],"container-title":"Journal of Advanced Nursing","id":"ITEM-3","issue":"3","issued":{"date-parts":[["2005"]]},"page":"291-299","title":"Client-caregiver-nurse coalition formation in decision-making situations during home visits","type":"article-journal","volume":"52"},"uris":["http://www.mendeley.com/documents/?uuid=52cd74e6-82e6-46e2-91de-73b8fc7931fc"]},{"id":"ITEM-4","itemData":{"DOI":"10.1515/CAM.2007.005","ISBN":"16134087","author":[{"dropping-particle":"","family":"Tsai","given":"Mei-Hui","non-dropping-particle":"","parse-names":false,"suffix":""}],"container-title":"Communication","id":"ITEM-4","issued":{"date-parts":[["2007"]]},"page":"37","title":"Who gets to talk? An alternative framework evaluating companion effects in geriatric triads","type":"article","volume":"4"},"uris":["http://www.mendeley.com/documents/?uuid=f80c7f25-4565-4fe1-ac12-56116f90897e"]},{"id":"ITEM-5","itemData":{"DOI":"10.1177/1742395314532142","ISBN":"1742-3953","ISSN":"17459206","PMID":"24740555","abstract":"To examine the association between frequency of family member accompaniment to medical visits and heart failure (HF) self-care maintenance and management and to determine whether associations are mediated through satisfaction with provider communication. Cross-sectional survey of 150 HF patients seen in outpatient clinics. HF self-care maintenance and management were assessed using the Self-Care of Heart Failure Index. Satisfaction with provider communication was assessed using a single question originally included in the American Board of Internal Medicine Patient Satisfaction Questionnaire. Frequency of family member accompaniment to visits was assessed using a single-item question. We performed regression analyses to examine associations between frequency of accompaniment and outcomes. Mediation analysis was conducted using MacKinnon's criteria. Overall, 61% reported accompaniment by family members to some/most/every visit. Accompaniment to some/most/every visit was associated with higher self-care maintenance (β = 6.4, SE 2.5; p = 0.01) and management (β = 12.7, SE 4.9; p = 0.01) scores. Satisfaction with provider communication may mediate the association between greater frequency of accompaniment to visits and self-care maintenance (1.092; p = 0.06) and self-care management (1.428; p = 0.13). Accompaniment to medical visits is associated with better HF self-care maintenance and management, and this effect may be mediated through satisfaction with provider communication. © The Author(s) 2014 Reprints and permissions: sagepub.co.uk/journalsPermissions.nav.","author":[{"dropping-particle":"","family":"Cené","given":"Crystal W.","non-dropping-particle":"","parse-names":false,"suffix":""},{"dropping-particle":"","family":"Haymore","given":"Laura Beth","non-dropping-particle":"","parse-names":false,"suffix":""},{"dropping-particle":"","family":"Lin","given":"Feng Chang","non-dropping-particle":"","parse-names":false,"suffix":""},{"dropping-particle":"","family":"Laux","given":"Jeffrey","non-dropping-particle":"","parse-names":false,"suffix":""},{"dropping-particle":"","family":"Jones","given":"Christine Delong","non-dropping-particle":"","parse-names":false,"suffix":""},{"dropping-particle":"","family":"Wu","given":"Jia Rong","non-dropping-particle":"","parse-names":false,"suffix":""},{"dropping-particle":"","family":"Dewalt","given":"Darren","non-dropping-particle":"","parse-names":false,"suffix":""},{"dropping-particle":"","family":"Pignone","given":"Mike","non-dropping-particle":"","parse-names":false,"suffix":""},{"dropping-particle":"","family":"Corbie-Smith","given":"Giselle","non-dropping-particle":"","parse-names":false,"suffix":""}],"container-title":"Chronic Illness","id":"ITEM-5","issue":"1","issued":{"date-parts":[["2015"]]},"page":"21-32","title":"Family member accompaniment to routine medical visits is associated with better self-care in heart failure patients","type":"article-journal","volume":"11"},"uris":["http://www.mendeley.com/documents/?uuid=3105c80f-c51b-4cc8-b4f7-1a2a89e84042"]},{"id":"ITEM-6","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6","issue":"2","issued":{"date-parts":[["1985"]]},"page":"236-247","title":"The formation of coalitions: interaction strategies in triads","type":"article-journal","volume":"7"},"uris":["http://www.mendeley.com/documents/?uuid=c18e9288-7fa3-46d7-9006-aa18b7e141e7"]}],"mendeley":{"formattedCitation":"[19–24]","plainTextFormattedCitation":"[19–24]","previouslyFormattedCitation":"[19–24]"},"properties":{"noteIndex":0},"schema":"https://github.com/citation-style-language/schema/raw/master/csl-citation.json"}</w:instrText>
      </w:r>
      <w:r w:rsidR="0073058B">
        <w:rPr>
          <w:rFonts w:eastAsia="PMingLiU"/>
          <w:lang w:eastAsia="zh-TW"/>
        </w:rPr>
        <w:fldChar w:fldCharType="separate"/>
      </w:r>
      <w:r w:rsidR="00532C17" w:rsidRPr="00532C17">
        <w:rPr>
          <w:rFonts w:eastAsia="PMingLiU"/>
          <w:noProof/>
          <w:lang w:eastAsia="zh-TW"/>
        </w:rPr>
        <w:t>[19–24]</w:t>
      </w:r>
      <w:r w:rsidR="0073058B">
        <w:rPr>
          <w:rFonts w:eastAsia="PMingLiU"/>
          <w:lang w:eastAsia="zh-TW"/>
        </w:rPr>
        <w:fldChar w:fldCharType="end"/>
      </w:r>
      <w:r w:rsidR="0073058B">
        <w:rPr>
          <w:rFonts w:eastAsia="PMingLiU"/>
          <w:lang w:eastAsia="zh-TW"/>
        </w:rPr>
        <w:t xml:space="preserve">. </w:t>
      </w:r>
      <w:r w:rsidR="0073058B">
        <w:rPr>
          <w:rFonts w:eastAsia="PMingLiU" w:hint="eastAsia"/>
          <w:lang w:eastAsia="zh-TW"/>
        </w:rPr>
        <w:t>Patients may often be accompanied in consultations by companions such as family and/or partners</w:t>
      </w:r>
      <w:r w:rsidR="008E5B64">
        <w:rPr>
          <w:rFonts w:eastAsia="PMingLiU"/>
          <w:lang w:eastAsia="zh-TW"/>
        </w:rPr>
        <w:t xml:space="preserve"> </w:t>
      </w:r>
      <w:r w:rsidR="008E5B64">
        <w:rPr>
          <w:rFonts w:eastAsia="PMingLiU"/>
          <w:lang w:eastAsia="zh-TW"/>
        </w:rPr>
        <w:fldChar w:fldCharType="begin" w:fldLock="1"/>
      </w:r>
      <w:r w:rsidR="00BB628A">
        <w:rPr>
          <w:rFonts w:eastAsia="PMingLiU"/>
          <w:lang w:eastAsia="zh-TW"/>
        </w:rPr>
        <w:instrText>ADDIN CSL_CITATION {"citationItems":[{"id":"ITEM-1","itemData":{"DOI":"10.1016/j.pec.2012.11.007","ISBN":"0738-3991","ISSN":"07383991","PMID":"23332193","abstract":"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 © 2012 Elsevier Ireland Ltd.","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non-dropping-particle":"","parse-names":false,"suffix":""},{"dropping-particle":"","family":"Juraskova","given":"I.","non-dropping-particle":"","parse-names":false,"suffix":""}],"container-title":"Patient Education and Counseling","id":"ITEM-1","issue":"1","issued":{"date-parts":[["2013"]]},"page":"3-13","title":"Physician-patient-companion communication and decision-making: A systematic review of triadic medical consultations","type":"article-journal","volume":"91"},"uris":["http://www.mendeley.com/documents/?uuid=726b2390-3ad8-4446-ab06-763b2b56040b"]},{"id":"ITEM-2","itemData":{"DOI":"10.1111/j.1365-2702.2009.03062.x","ISBN":"1365-2702","ISSN":"09621067","PMID":"20920028","abstract":"This study explores the role of the carer in treatment decision-making in cancer care.","author":[{"dropping-particle":"","family":"Hubbard","given":"Gill","non-dropping-particle":"","parse-names":false,"suffix":""},{"dropping-particle":"","family":"Illingworth","given":"Nicola","non-dropping-particle":"","parse-names":false,"suffix":""},{"dropping-particle":"","family":"Rowa-Dewar","given":"Neneh","non-dropping-particle":"","parse-names":false,"suffix":""},{"dropping-particle":"","family":"Forbat","given":"Liz","non-dropping-particle":"","parse-names":false,"suffix":""},{"dropping-particle":"","family":"Kearney","given":"Nora","non-dropping-particle":"","parse-names":false,"suffix":""}],"container-title":"Journal of Clinical Nursing","id":"ITEM-2","issue":"13-14","issued":{"date-parts":[["2010"]]},"page":"2023-2031","title":"Treatment decision-making in cancer care: The role of the carer","type":"article","volume":"19"},"uris":["http://www.mendeley.com/documents/?uuid=f0bed37c-a310-4b06-9f0f-39b9c8fdbd40"]}],"mendeley":{"formattedCitation":"[14,25]","plainTextFormattedCitation":"[14,25]","previouslyFormattedCitation":"[14,25]"},"properties":{"noteIndex":0},"schema":"https://github.com/citation-style-language/schema/raw/master/csl-citation.json"}</w:instrText>
      </w:r>
      <w:r w:rsidR="008E5B64">
        <w:rPr>
          <w:rFonts w:eastAsia="PMingLiU"/>
          <w:lang w:eastAsia="zh-TW"/>
        </w:rPr>
        <w:fldChar w:fldCharType="separate"/>
      </w:r>
      <w:r w:rsidR="00532C17" w:rsidRPr="00532C17">
        <w:rPr>
          <w:rFonts w:eastAsia="PMingLiU"/>
          <w:noProof/>
          <w:lang w:eastAsia="zh-TW"/>
        </w:rPr>
        <w:t>[14,25]</w:t>
      </w:r>
      <w:r w:rsidR="008E5B64">
        <w:rPr>
          <w:rFonts w:eastAsia="PMingLiU"/>
          <w:lang w:eastAsia="zh-TW"/>
        </w:rPr>
        <w:fldChar w:fldCharType="end"/>
      </w:r>
      <w:r w:rsidR="0073058B">
        <w:rPr>
          <w:rFonts w:eastAsia="PMingLiU" w:hint="eastAsia"/>
          <w:lang w:eastAsia="zh-TW"/>
        </w:rPr>
        <w:t>. In the case of partners, this relationship may</w:t>
      </w:r>
      <w:r w:rsidR="0073058B">
        <w:rPr>
          <w:rFonts w:eastAsia="PMingLiU"/>
          <w:lang w:eastAsia="zh-TW"/>
        </w:rPr>
        <w:t xml:space="preserve"> </w:t>
      </w:r>
      <w:r w:rsidR="001B37EF">
        <w:rPr>
          <w:rFonts w:eastAsia="PMingLiU"/>
          <w:lang w:eastAsia="zh-TW"/>
        </w:rPr>
        <w:t xml:space="preserve">have </w:t>
      </w:r>
      <w:r w:rsidR="0073058B">
        <w:rPr>
          <w:rFonts w:eastAsia="PMingLiU"/>
          <w:lang w:eastAsia="zh-TW"/>
        </w:rPr>
        <w:t>specific implications for decision making in triadic consultations</w:t>
      </w:r>
      <w:r w:rsidR="0073058B">
        <w:rPr>
          <w:rFonts w:eastAsia="PMingLiU" w:hint="eastAsia"/>
          <w:lang w:eastAsia="zh-TW"/>
        </w:rPr>
        <w:t xml:space="preserve">, for example, if treatment options have potential implications for sexual and/or reproductive function. </w:t>
      </w:r>
      <w:r w:rsidR="001B37EF">
        <w:rPr>
          <w:rFonts w:eastAsia="PMingLiU"/>
          <w:lang w:eastAsia="zh-TW"/>
        </w:rPr>
        <w:t>However, in a 2013 systematic review of physician-patient-companion communication and decision makin</w:t>
      </w:r>
      <w:r w:rsidR="00E56C54">
        <w:rPr>
          <w:rFonts w:eastAsia="PMingLiU"/>
          <w:lang w:eastAsia="zh-TW"/>
        </w:rPr>
        <w:t>g, Laidsaar-Powell et al.</w:t>
      </w:r>
      <w:r w:rsidR="001B37EF">
        <w:rPr>
          <w:rFonts w:eastAsia="PMingLiU"/>
          <w:lang w:eastAsia="zh-TW"/>
        </w:rPr>
        <w:t xml:space="preserve"> noted that no studies had yet examined the ‘characteristics and behaviour types of specific third parties’ in these interactions (including partners)</w:t>
      </w:r>
      <w:r w:rsidR="00E56C54">
        <w:rPr>
          <w:rFonts w:eastAsia="PMingLiU"/>
          <w:lang w:eastAsia="zh-TW"/>
        </w:rPr>
        <w:t xml:space="preserve"> </w:t>
      </w:r>
      <w:r w:rsidR="00E56C54">
        <w:rPr>
          <w:rFonts w:eastAsia="PMingLiU"/>
          <w:lang w:eastAsia="zh-TW"/>
        </w:rPr>
        <w:fldChar w:fldCharType="begin" w:fldLock="1"/>
      </w:r>
      <w:r w:rsidR="0008238A">
        <w:rPr>
          <w:rFonts w:eastAsia="PMingLiU"/>
          <w:lang w:eastAsia="zh-TW"/>
        </w:rPr>
        <w:instrText>ADDIN CSL_CITATION {"citationItems":[{"id":"ITEM-1","itemData":{"DOI":"10.1016/j.pec.2012.11.007","ISBN":"0738-3991","ISSN":"07383991","PMID":"23332193","abstract":"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 © 2012 Elsevier Ireland Ltd.","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non-dropping-particle":"","parse-names":false,"suffix":""},{"dropping-particle":"","family":"Juraskova","given":"I.","non-dropping-particle":"","parse-names":false,"suffix":""}],"container-title":"Patient Education and Counseling","id":"ITEM-1","issue":"1","issued":{"date-parts":[["2013"]]},"page":"3-13","title":"Physician-patient-companion communication and decision-making: A systematic review of triadic medical consultations","type":"article-journal","volume":"91"},"uris":["http://www.mendeley.com/documents/?uuid=726b2390-3ad8-4446-ab06-763b2b56040b"]}],"mendeley":{"formattedCitation":"[14]","plainTextFormattedCitation":"[14]","previouslyFormattedCitation":"[14]"},"properties":{"noteIndex":0},"schema":"https://github.com/citation-style-language/schema/raw/master/csl-citation.json"}</w:instrText>
      </w:r>
      <w:r w:rsidR="00E56C54">
        <w:rPr>
          <w:rFonts w:eastAsia="PMingLiU"/>
          <w:lang w:eastAsia="zh-TW"/>
        </w:rPr>
        <w:fldChar w:fldCharType="separate"/>
      </w:r>
      <w:r w:rsidR="00E56C54" w:rsidRPr="00E56C54">
        <w:rPr>
          <w:rFonts w:eastAsia="PMingLiU"/>
          <w:noProof/>
          <w:lang w:eastAsia="zh-TW"/>
        </w:rPr>
        <w:t>[14]</w:t>
      </w:r>
      <w:r w:rsidR="00E56C54">
        <w:rPr>
          <w:rFonts w:eastAsia="PMingLiU"/>
          <w:lang w:eastAsia="zh-TW"/>
        </w:rPr>
        <w:fldChar w:fldCharType="end"/>
      </w:r>
      <w:r w:rsidR="001B37EF">
        <w:rPr>
          <w:rFonts w:eastAsia="PMingLiU"/>
          <w:lang w:eastAsia="zh-TW"/>
        </w:rPr>
        <w:t xml:space="preserve">. </w:t>
      </w:r>
      <w:r w:rsidR="009F7A67">
        <w:rPr>
          <w:rFonts w:eastAsia="PMingLiU"/>
          <w:lang w:eastAsia="zh-TW"/>
        </w:rPr>
        <w:t>Thus, w</w:t>
      </w:r>
      <w:r w:rsidR="00350682" w:rsidRPr="00350682">
        <w:rPr>
          <w:rFonts w:eastAsia="PMingLiU"/>
          <w:lang w:eastAsia="zh-TW"/>
        </w:rPr>
        <w:t xml:space="preserve">e </w:t>
      </w:r>
      <w:r w:rsidR="009F7A67">
        <w:rPr>
          <w:rFonts w:eastAsia="PMingLiU"/>
          <w:lang w:eastAsia="zh-TW"/>
        </w:rPr>
        <w:t>undertook</w:t>
      </w:r>
      <w:r w:rsidR="004A209D">
        <w:rPr>
          <w:rFonts w:eastAsia="PMingLiU"/>
          <w:lang w:eastAsia="zh-TW"/>
        </w:rPr>
        <w:t xml:space="preserve"> </w:t>
      </w:r>
      <w:r w:rsidR="00350682" w:rsidRPr="00350682">
        <w:rPr>
          <w:rFonts w:eastAsia="PMingLiU"/>
          <w:lang w:eastAsia="zh-TW"/>
        </w:rPr>
        <w:t xml:space="preserve">a systematic review to assess the current state of literature relating to partners (defined as marital or civil partners, or other kinds of intimate relation such as boyfriends or girlfriends). </w:t>
      </w:r>
      <w:r w:rsidR="008E5B64">
        <w:t>The objective of this review i</w:t>
      </w:r>
      <w:r w:rsidR="001B37EF">
        <w:t xml:space="preserve">s </w:t>
      </w:r>
      <w:r w:rsidR="001B37EF" w:rsidRPr="001B37EF">
        <w:rPr>
          <w:i/>
        </w:rPr>
        <w:t xml:space="preserve">to explore </w:t>
      </w:r>
      <w:r w:rsidR="001B37EF">
        <w:rPr>
          <w:i/>
        </w:rPr>
        <w:t>how</w:t>
      </w:r>
      <w:r w:rsidR="00AD32A8" w:rsidRPr="001B37EF">
        <w:rPr>
          <w:i/>
        </w:rPr>
        <w:t xml:space="preserve"> partners</w:t>
      </w:r>
      <w:r w:rsidR="001B37EF">
        <w:rPr>
          <w:i/>
        </w:rPr>
        <w:t xml:space="preserve"> are</w:t>
      </w:r>
      <w:r w:rsidR="00AD32A8" w:rsidRPr="001B37EF">
        <w:rPr>
          <w:i/>
        </w:rPr>
        <w:t xml:space="preserve"> involved in treatment related decision making within triadic clinical encounters</w:t>
      </w:r>
      <w:r w:rsidR="001B37EF">
        <w:t>.</w:t>
      </w:r>
    </w:p>
    <w:p w14:paraId="757F17B3" w14:textId="77777777" w:rsidR="00AB0789" w:rsidRDefault="00AB0789" w:rsidP="00CD1D13">
      <w:pPr>
        <w:pStyle w:val="Heading1"/>
      </w:pPr>
      <w:r w:rsidRPr="00AB0789">
        <w:t>Methods</w:t>
      </w:r>
    </w:p>
    <w:p w14:paraId="1FE57C48" w14:textId="77777777" w:rsidR="00AB0789" w:rsidRPr="00CD1D13" w:rsidRDefault="00B278DB" w:rsidP="00532C17">
      <w:pPr>
        <w:pStyle w:val="Heading2"/>
      </w:pPr>
      <w:r>
        <w:t>Search processes</w:t>
      </w:r>
    </w:p>
    <w:p w14:paraId="41DDAB6D" w14:textId="3C618189" w:rsidR="009B78F7" w:rsidRDefault="009B78F7" w:rsidP="0022771A">
      <w:pPr>
        <w:jc w:val="both"/>
      </w:pPr>
      <w:r>
        <w:t>We searched Medline, PsychINFO, CINAHL, AMED, EMBASE, and the Cochrane</w:t>
      </w:r>
      <w:r w:rsidR="00C408E0">
        <w:t xml:space="preserve"> Database of systematic reviews (terms, limits applied, and results for each repository are given in table 1). </w:t>
      </w:r>
      <w:r w:rsidR="0059387E">
        <w:t>Search terms and inclusion/exclusion criteria were developed using the PICOS f</w:t>
      </w:r>
      <w:r w:rsidR="00A61A98">
        <w:t xml:space="preserve">ramework (see table </w:t>
      </w:r>
      <w:r w:rsidR="00D27414">
        <w:t>1</w:t>
      </w:r>
      <w:r w:rsidR="00A61A98">
        <w:t>).</w:t>
      </w:r>
      <w:r w:rsidR="00FF5E8E">
        <w:t xml:space="preserve"> Our aim was to review literature on partner involvement, and so it was decided that both qualitative and quantitative studies would be included. This allowed us to provide a more thorough description and evaluation of the field, and evaluate the contributions of different studies to the review objective.</w:t>
      </w:r>
      <w:r w:rsidR="00A61A98">
        <w:t xml:space="preserve"> Manual searching of bibliographies was conducted (by MB) on included records from the initial set of records retrieved through database searching</w:t>
      </w:r>
      <w:r w:rsidR="00FA4E34">
        <w:t xml:space="preserve"> (this included eligible review articles</w:t>
      </w:r>
      <w:r w:rsidR="006945CF">
        <w:t>, from which relevant records were identified but were not themselves included in the final set for data extraction</w:t>
      </w:r>
      <w:r w:rsidR="007811A7">
        <w:t>)</w:t>
      </w:r>
      <w:r w:rsidR="00A61A98">
        <w:t>. 70 records were retrieved through this method</w:t>
      </w:r>
      <w:r w:rsidR="00E140E5">
        <w:t xml:space="preserve"> </w:t>
      </w:r>
      <w:r w:rsidR="00532C17">
        <w:t>which</w:t>
      </w:r>
      <w:r w:rsidR="00B83CAC">
        <w:t xml:space="preserve"> </w:t>
      </w:r>
      <w:r w:rsidR="00A45118">
        <w:t>were passed to the screening process for inclusion/exclusion.</w:t>
      </w:r>
      <w:r w:rsidR="00FF5E8E">
        <w:t xml:space="preserve"> This involved a three-step process of title, then abstract, then full-paper screening.</w:t>
      </w:r>
      <w:r w:rsidR="00A61A98">
        <w:t xml:space="preserve"> </w:t>
      </w:r>
      <w:r w:rsidR="0021544E">
        <w:t>Results were screened for irrelevant a</w:t>
      </w:r>
      <w:r w:rsidR="00083753">
        <w:t>rticles in relation to questions derived from inclusion/exclusion criteria (see Box 1). Results were double-screened, first by one author (MB) and then by a second co-author (allocations were divided evenly between SS, CR, CA, and KT).</w:t>
      </w:r>
      <w:r w:rsidR="00A61A98">
        <w:t xml:space="preserve"> Disagreements between initial two screening co-authors were resolved through third review by a different co-author (allocations were d</w:t>
      </w:r>
      <w:r w:rsidR="00E56C54">
        <w:t xml:space="preserve">ivided between (SS, CR, and CA; </w:t>
      </w:r>
      <w:r w:rsidR="00A45118">
        <w:t xml:space="preserve">see </w:t>
      </w:r>
      <w:r w:rsidR="00B83CAC">
        <w:t>Figure 1</w:t>
      </w:r>
      <w:r w:rsidR="00A45118">
        <w:t>).</w:t>
      </w:r>
    </w:p>
    <w:p w14:paraId="70064332" w14:textId="77777777" w:rsidR="001B37EF" w:rsidRDefault="001B37EF" w:rsidP="001B37EF">
      <w:pPr>
        <w:jc w:val="both"/>
      </w:pPr>
      <w:r>
        <w:t>[INSERT TABLE 1]</w:t>
      </w:r>
    </w:p>
    <w:p w14:paraId="3B4CC3C2" w14:textId="017DF214" w:rsidR="001B37EF" w:rsidRDefault="001B37EF" w:rsidP="001B37EF">
      <w:pPr>
        <w:jc w:val="both"/>
      </w:pPr>
      <w:r>
        <w:t>[INSERT TABLE 2]</w:t>
      </w:r>
    </w:p>
    <w:p w14:paraId="57BCA4E8" w14:textId="3C60EE46" w:rsidR="00D27414" w:rsidRDefault="00D27414" w:rsidP="001B37EF">
      <w:pPr>
        <w:jc w:val="both"/>
      </w:pPr>
      <w:r>
        <w:t>[INSERT TABLE 3]</w:t>
      </w:r>
    </w:p>
    <w:p w14:paraId="0AFEC737" w14:textId="77777777" w:rsidR="00B83CAC" w:rsidRDefault="00B83CAC" w:rsidP="0022771A">
      <w:pPr>
        <w:jc w:val="both"/>
      </w:pPr>
      <w:r>
        <w:t>[INSERT FIGURE 1]</w:t>
      </w:r>
    </w:p>
    <w:p w14:paraId="6B2D455F" w14:textId="77777777" w:rsidR="00083753" w:rsidRDefault="00083753" w:rsidP="00532C17">
      <w:pPr>
        <w:pStyle w:val="Heading2"/>
      </w:pPr>
      <w:r w:rsidRPr="00083753">
        <w:t>Data extraction</w:t>
      </w:r>
    </w:p>
    <w:p w14:paraId="42CB36C9" w14:textId="641647ED" w:rsidR="0022771A" w:rsidRDefault="0022771A" w:rsidP="0022771A">
      <w:pPr>
        <w:jc w:val="both"/>
      </w:pPr>
      <w:r>
        <w:t>D</w:t>
      </w:r>
      <w:r w:rsidR="001B37EF">
        <w:t>ata extraction involved two</w:t>
      </w:r>
      <w:r>
        <w:t xml:space="preserve"> processes. </w:t>
      </w:r>
      <w:r w:rsidR="00083753">
        <w:t xml:space="preserve">Firstly, </w:t>
      </w:r>
      <w:r w:rsidR="00FF5E8E">
        <w:t xml:space="preserve">inductive content analysis was conducted on </w:t>
      </w:r>
      <w:r w:rsidR="00083753">
        <w:t xml:space="preserve">retrieved </w:t>
      </w:r>
      <w:r w:rsidR="00D27414">
        <w:t xml:space="preserve">studies </w:t>
      </w:r>
      <w:r w:rsidR="00FF5E8E">
        <w:t>in order to identify</w:t>
      </w:r>
      <w:r w:rsidR="00083753">
        <w:t xml:space="preserve"> common features relating to study foci and results, using the Nv</w:t>
      </w:r>
      <w:r w:rsidR="001B37EF">
        <w:t>ivo software package (v12)</w:t>
      </w:r>
      <w:r w:rsidR="00D27414">
        <w:t xml:space="preserve"> </w:t>
      </w:r>
      <w:r w:rsidR="00D27414">
        <w:fldChar w:fldCharType="begin" w:fldLock="1"/>
      </w:r>
      <w:r w:rsidR="00384352">
        <w:instrText>ADDIN CSL_CITATION {"citationItems":[{"id":"ITEM-1","itemData":{"abstract":"The Second Edition of this bestselling text offers students and first-time researchers invaluable guidance to the practice of qualitative social research. Throughout the author addresses the key issues which need to be identified and resolved in the qualitative research process, and through which researchers develop essential skills in qualitative research. The book highlights the`difficult questions' that researchers should get into the habit of asking themselves in the course of doing qualitative research, and outlines the implications of the different ways of responding to these questions. Qualitative Researching bridges the gap between `cook-book' approaches to qualitative research and abstract methodological approaches. Helping the reader to move comfortably between principle and practice, this text has proved to be an invaluable introduction to qualitative research, and a useful aid to accomplished qualitative research practice across the social sciences.","author":[{"dropping-particle":"","family":"Mason","given":"J","non-dropping-particle":"","parse-names":false,"suffix":""}],"id":"ITEM-1","issue":"3","issued":{"date-parts":[["2002"]]},"number-of-pages":"252","publisher":"SAGE Publications","title":"Qualitative researching","type":"book","volume":"17"},"uris":["http://www.mendeley.com/documents/?uuid=5c145ece-d4cf-490b-b40a-217061383cca"]}],"mendeley":{"formattedCitation":"[26]","plainTextFormattedCitation":"[26]","previouslyFormattedCitation":"[26]"},"properties":{"noteIndex":0},"schema":"https://github.com/citation-style-language/schema/raw/master/csl-citation.json"}</w:instrText>
      </w:r>
      <w:r w:rsidR="00D27414">
        <w:fldChar w:fldCharType="separate"/>
      </w:r>
      <w:r w:rsidR="00D27414" w:rsidRPr="00D27414">
        <w:rPr>
          <w:noProof/>
        </w:rPr>
        <w:t>[26]</w:t>
      </w:r>
      <w:r w:rsidR="00D27414">
        <w:fldChar w:fldCharType="end"/>
      </w:r>
      <w:r w:rsidR="00A665B6">
        <w:t xml:space="preserve">.  </w:t>
      </w:r>
      <w:r w:rsidR="00D27414">
        <w:t xml:space="preserve">Analysis </w:t>
      </w:r>
      <w:r w:rsidR="00E56C54">
        <w:t>of studies</w:t>
      </w:r>
      <w:r w:rsidR="00083753">
        <w:t xml:space="preserve"> was undertaken by one author (MB), who developed a provisional taxonomy of </w:t>
      </w:r>
      <w:r w:rsidR="00A665B6">
        <w:t>categories</w:t>
      </w:r>
      <w:r w:rsidR="00083753">
        <w:t>.  These were presented to the author group for disc</w:t>
      </w:r>
      <w:r>
        <w:t>ussion (MB, SS, CA,</w:t>
      </w:r>
      <w:r w:rsidR="00A665B6">
        <w:t xml:space="preserve"> CR,</w:t>
      </w:r>
      <w:r w:rsidR="00E56C54">
        <w:t xml:space="preserve"> LB</w:t>
      </w:r>
      <w:r w:rsidR="00A665B6">
        <w:t xml:space="preserve"> and KT), after which the </w:t>
      </w:r>
      <w:r w:rsidR="001866EA">
        <w:t>four</w:t>
      </w:r>
      <w:r>
        <w:t xml:space="preserve"> </w:t>
      </w:r>
      <w:r w:rsidR="00A665B6">
        <w:t>categories</w:t>
      </w:r>
      <w:r>
        <w:t xml:space="preserve"> were agreed. Secondly, data on method, study design, sampling, measures and instruments used, </w:t>
      </w:r>
      <w:r w:rsidR="00A665B6">
        <w:t xml:space="preserve">and </w:t>
      </w:r>
      <w:r>
        <w:t>findings</w:t>
      </w:r>
      <w:r w:rsidR="00A665B6">
        <w:t xml:space="preserve"> relevant to partner involvement in treatment-related decision making in clinical consultations </w:t>
      </w:r>
      <w:r>
        <w:t xml:space="preserve">were extracted by one author (MB) and </w:t>
      </w:r>
      <w:r w:rsidR="00E35272">
        <w:t>double-checked</w:t>
      </w:r>
      <w:r>
        <w:t xml:space="preserve"> by a second author (SS).</w:t>
      </w:r>
    </w:p>
    <w:p w14:paraId="09019ECE" w14:textId="77777777" w:rsidR="00083753" w:rsidRDefault="00E35272" w:rsidP="00532C17">
      <w:pPr>
        <w:pStyle w:val="Heading2"/>
      </w:pPr>
      <w:r w:rsidRPr="00E35272">
        <w:t>Quality assessment</w:t>
      </w:r>
    </w:p>
    <w:p w14:paraId="1E35F9E3" w14:textId="2C003F46" w:rsidR="00E35272" w:rsidRPr="00117F01" w:rsidRDefault="00086B72" w:rsidP="00117F01">
      <w:pPr>
        <w:jc w:val="both"/>
      </w:pPr>
      <w:r>
        <w:t>This study used two main approaches to quality assessment. Firstly, a</w:t>
      </w:r>
      <w:r w:rsidR="00E35272" w:rsidRPr="00117F01">
        <w:t>ssessment of quality for included studies was conducted using the Qualsyst tool, a widely used framework that provides scoring systems for both qualitative</w:t>
      </w:r>
      <w:r w:rsidR="00117F01" w:rsidRPr="00117F01">
        <w:t xml:space="preserve"> and quantitative methodologies, allowing us to evaluate the range of approaches </w:t>
      </w:r>
      <w:r w:rsidR="004A209D">
        <w:t>utilised in the included papers</w:t>
      </w:r>
      <w:r w:rsidR="00B83CAC">
        <w:t xml:space="preserve"> </w:t>
      </w:r>
      <w:r w:rsidR="00B83CAC">
        <w:fldChar w:fldCharType="begin" w:fldLock="1"/>
      </w:r>
      <w:r w:rsidR="00384352">
        <w:instrText>ADDIN CSL_CITATION {"citationItems":[{"id":"ITEM-1","itemData":{"ISBN":"1000025500","author":[{"dropping-particle":"","family":"Kmet","given":"L.M.","non-dropping-particle":"","parse-names":false,"suffix":""},{"dropping-particle":"","family":"Lee","given":"R.C.","non-dropping-particle":"","parse-names":false,"suffix":""},{"dropping-particle":"","family":"Cook","given":"L.","non-dropping-particle":"","parse-names":false,"suffix":""}],"id":"ITEM-1","issued":{"date-parts":[["2004"]]},"number-of-pages":"32","publisher-place":"Edmonton, CA","title":"Standard quality assessment criteria for evaluating primary research papers from a variety of fields.","type":"report"},"uris":["http://www.mendeley.com/documents/?uuid=52c27465-07ae-4465-a86f-913244a2272f"]}],"mendeley":{"formattedCitation":"[27]","plainTextFormattedCitation":"[27]","previouslyFormattedCitation":"[27]"},"properties":{"noteIndex":0},"schema":"https://github.com/citation-style-language/schema/raw/master/csl-citation.json"}</w:instrText>
      </w:r>
      <w:r w:rsidR="00B83CAC">
        <w:fldChar w:fldCharType="separate"/>
      </w:r>
      <w:r w:rsidR="00D27414" w:rsidRPr="00D27414">
        <w:rPr>
          <w:noProof/>
        </w:rPr>
        <w:t>[27]</w:t>
      </w:r>
      <w:r w:rsidR="00B83CAC">
        <w:fldChar w:fldCharType="end"/>
      </w:r>
      <w:r w:rsidR="00117F01" w:rsidRPr="00117F01">
        <w:t>.</w:t>
      </w:r>
      <w:r w:rsidR="00117F01">
        <w:t xml:space="preserve"> Assessment </w:t>
      </w:r>
      <w:r w:rsidR="00894F38">
        <w:t>was undertaken by one author (SS</w:t>
      </w:r>
      <w:r w:rsidR="00117F01">
        <w:t>), with a second review performed by one other co-author (</w:t>
      </w:r>
      <w:r w:rsidR="00894F38">
        <w:t>MB</w:t>
      </w:r>
      <w:r w:rsidR="00117F01">
        <w:t>)</w:t>
      </w:r>
      <w:r w:rsidR="00894F38">
        <w:t xml:space="preserve"> on </w:t>
      </w:r>
      <w:r w:rsidR="00281F0A">
        <w:t>5</w:t>
      </w:r>
      <w:r w:rsidR="009773A3">
        <w:t>0% (n=7) of the</w:t>
      </w:r>
      <w:r w:rsidR="00373E8B">
        <w:t xml:space="preserve"> included</w:t>
      </w:r>
      <w:r w:rsidR="00894F38">
        <w:t xml:space="preserve"> studies</w:t>
      </w:r>
      <w:r w:rsidR="00117F01">
        <w:t xml:space="preserve">. Agreement between raters (where both gave the same score, and measured by Cohen’s Kappa) was </w:t>
      </w:r>
      <w:r w:rsidR="00373E8B">
        <w:t>0.86</w:t>
      </w:r>
      <w:r w:rsidR="00B83CAC">
        <w:t xml:space="preserve">, indicating ‘almost perfect’ agreement using Landis </w:t>
      </w:r>
      <w:r w:rsidR="00FC05B9">
        <w:t>and</w:t>
      </w:r>
      <w:r w:rsidR="00B83CAC">
        <w:t xml:space="preserve"> Koch’s criteria for interpretation of the metric, and disagreements resolved through discussion </w:t>
      </w:r>
      <w:r w:rsidR="00B83CAC">
        <w:fldChar w:fldCharType="begin" w:fldLock="1"/>
      </w:r>
      <w:r w:rsidR="00384352">
        <w:instrText>ADDIN CSL_CITATION {"citationItems":[{"id":"ITEM-1","itemData":{"DOI":"10.1109/ICDMA.2010.328","ISBN":"978-0-7695-4286-7","author":[{"dropping-particle":"","family":"Landis","given":"J Richard","non-dropping-particle":"","parse-names":false,"suffix":""},{"dropping-particle":"","family":"Koch","given":"Gary G","non-dropping-particle":"","parse-names":false,"suffix":""}],"container-title":"Biometrics","id":"ITEM-1","issue":"1","issued":{"date-parts":[["1977"]]},"page":"159-174","title":"The Measurement of Observer Agreement for Categorical Data Published by : International Biometric Society Stable URL : http://www.jstor.org/stable/2529310 Accessed : 10-03-2016 21 : 28 UTC Your use of the JSTOR archive indicates your acceptance of the Ter","type":"article-journal","volume":"33"},"uris":["http://www.mendeley.com/documents/?uuid=c0506150-8562-48b6-b0ee-9baf95e24c3e"]}],"mendeley":{"formattedCitation":"[28]","plainTextFormattedCitation":"[28]","previouslyFormattedCitation":"[28]"},"properties":{"noteIndex":0},"schema":"https://github.com/citation-style-language/schema/raw/master/csl-citation.json"}</w:instrText>
      </w:r>
      <w:r w:rsidR="00B83CAC">
        <w:fldChar w:fldCharType="separate"/>
      </w:r>
      <w:r w:rsidR="00D27414" w:rsidRPr="00D27414">
        <w:rPr>
          <w:noProof/>
        </w:rPr>
        <w:t>[28]</w:t>
      </w:r>
      <w:r w:rsidR="00B83CAC">
        <w:fldChar w:fldCharType="end"/>
      </w:r>
      <w:r w:rsidR="00117F01">
        <w:t xml:space="preserve">. Full </w:t>
      </w:r>
      <w:r w:rsidR="00403E99">
        <w:t>results are reported in Additional File 1</w:t>
      </w:r>
      <w:r w:rsidR="00117F01">
        <w:t>.</w:t>
      </w:r>
      <w:r>
        <w:t xml:space="preserve"> Secondly, specific observations on methodological and reporting quality were made by assessors during data extraction, and these are described within the categories identified in the results section.</w:t>
      </w:r>
    </w:p>
    <w:p w14:paraId="17C04405" w14:textId="77777777" w:rsidR="00AB0789" w:rsidRDefault="00AB0789" w:rsidP="00CD1D13">
      <w:pPr>
        <w:pStyle w:val="Heading1"/>
      </w:pPr>
      <w:r w:rsidRPr="00AB0789">
        <w:t>Results</w:t>
      </w:r>
    </w:p>
    <w:p w14:paraId="45FE4364" w14:textId="1F2534DB" w:rsidR="00596527" w:rsidRDefault="00596527" w:rsidP="009773A3">
      <w:pPr>
        <w:jc w:val="both"/>
      </w:pPr>
      <w:r>
        <w:t>Our search strategy identified 2442 records across all repositories, which was reduced to 2258 after duplicate removal. After title and abstract screening, this number was reduced to 168 records which were passed to full paper assessment, of which 153 were excluded.</w:t>
      </w:r>
      <w:r w:rsidR="00E712EF">
        <w:t xml:space="preserve"> Fourteen papers met the criteria for review, all of which were cross-sectional in study design </w:t>
      </w:r>
      <w:r w:rsidR="00E712EF">
        <w:fldChar w:fldCharType="begin" w:fldLock="1"/>
      </w:r>
      <w:r w:rsidR="000C505C">
        <w:instrText>ADDIN CSL_CITATION {"citationItems":[{"id":"ITEM-1","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1","issue":"6","issued":{"date-parts":[["2016"]]},"page":"605-613","title":"Experiences of prenatal diagnosis and decision-making about termination of pregnancy: A qualitative study","type":"article","volume":"56"},"uris":["http://www.mendeley.com/documents/?uuid=424a9ad6-0ba4-4eb2-a5a0-f5206c57b71c"]},{"id":"ITEM-2","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2","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id":"ITEM-3","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3","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id":"ITEM-4","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4","issue":"10","issued":{"date-parts":[["2005"]]},"page":"2307-2320","title":"Physician-elderly patient-companion communication and roles of companions in Japanese geriatric encounters","type":"article-journal","volume":"60"},"uris":["http://www.mendeley.com/documents/?uuid=4515723e-4444-4e84-8f27-03e72a6c9919"]},{"id":"ITEM-5","itemData":{"DOI":"10.1111/j.1464-410X.2010.09945.x","ISSN":"14644096","author":[{"dropping-particle":"","family":"Zeliadt","given":"Steven B","non-dropping-particle":"","parse-names":false,"suffix":""},{"dropping-particle":"","family":"Penson","given":"David F","non-dropping-particle":"","parse-names":false,"suffix":""},{"dropping-particle":"","family":"Moinpour","given":"Carol M","non-dropping-particle":"","parse-names":false,"suffix":""},{"dropping-particle":"","family":"Blough","given":"David K","non-dropping-particle":"","parse-names":false,"suffix":""},{"dropping-particle":"","family":"Fedorenko","given":"Catherine R","non-dropping-particle":"","parse-names":false,"suffix":""},{"dropping-particle":"","family":"Hall","given":"Ingrid J","non-dropping-particle":"","parse-names":false,"suffix":""},{"dropping-particle":"","family":"Smith","given":"Judith Lee","non-dropping-particle":"","parse-names":false,"suffix":""},{"dropping-particle":"","family":"Ekwueme","given":"Donatus U","non-dropping-particle":"","parse-names":false,"suffix":""},{"dropping-particle":"","family":"Thompson","given":"Ian M","non-dropping-particle":"","parse-names":false,"suffix":""},{"dropping-particle":"","family":"Keane","given":"Thomas E","non-dropping-particle":"","parse-names":false,"suffix":""},{"dropping-particle":"","family":"Ramsey","given":"Scott D","non-dropping-particle":"","parse-names":false,"suffix":""}],"container-title":"BJU International","id":"ITEM-5","issue":"6","issued":{"date-parts":[["2011","2"]]},"page":"851-856","title":"Provider and partner interactions in the treatment decision-making process for newly diagnosed localized prostate cancer","type":"article-journal","volume":"108"},"uris":["http://www.mendeley.com/documents/?uuid=13357010-ca21-4e26-97fb-79d6ddbac865"]},{"id":"ITEM-6","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6","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id":"ITEM-7","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7","issue":"7","issued":{"date-parts":[["2005"]]},"page":"1583-1591","title":"Autonomy-related Behaviors of Patient Companions and Their Effect on Decision-making Activity in Geriatric Primary Care Visits","type":"article","volume":"60"},"uris":["http://www.mendeley.com/documents/?uuid=6ecb54e1-4629-49de-93ab-f7ab555a56f3"]},{"id":"ITEM-8","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8","issue":"2","issued":{"date-parts":[["1985"]]},"page":"236-247","title":"The formation of coalitions: interaction strategies in triads","type":"article-journal","volume":"7"},"uris":["http://www.mendeley.com/documents/?uuid=c18e9288-7fa3-46d7-9006-aa18b7e141e7"]},{"id":"ITEM-9","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9","issue":"1","issued":{"date-parts":[["2002"]]},"page":"42-49","title":"Assessing information and decision preferences of men with prostate cancer and their partners","type":"article-journal","volume":"25"},"uris":["http://www.mendeley.com/documents/?uuid=e1314f3f-0afe-4565-938d-b71b786e9c72"]},{"id":"ITEM-10","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10","issue":"2","issued":{"date-parts":[["2015"]]},"page":"70-76","title":"Family member involvement in audiology appointments with older people with hearing impairment","type":"article-journal","volume":"54"},"uris":["http://www.mendeley.com/documents/?uuid=3c9858e6-63d8-40f6-aac5-556323111235"]},{"id":"ITEM-11","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11","issue":"2","issued":{"date-parts":[["2015"]]},"title":"Communication Patterns in Audiologic Rehabilitation History-Taking:  Audiologists, Patients, and Their Companions","type":"article-journal","volume":"36"},"uris":["http://www.mendeley.com/documents/?uuid=779cc232-9b6b-4dca-8f36-b89c71ae8f60"]},{"id":"ITEM-12","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12","issue":"4","issued":{"date-parts":[["2003"]]},"page":"365-369","title":"Partner's influence on patient preference for treatment in early prostate cancer","type":"article-journal","volume":"92"},"uris":["http://www.mendeley.com/documents/?uuid=b8f3847c-3290-44ec-a44c-84425e87b3b1"]},{"id":"ITEM-13","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13","issue":"2","issued":{"date-parts":[["1994","3"]]},"language":"eng","page":"124-129","publisher-place":"England","title":"Parents' needs after ultrasound diagnosis of a fetal malformation: an empirical deficit analysis.","type":"article-journal","volume":"4"},"uris":["http://www.mendeley.com/documents/?uuid=8b6a763b-cdd5-4747-8bd8-21721fd21ff1"]},{"id":"ITEM-14","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14","issue":"1","issued":{"date-parts":[["2008","10"]]},"page":"91-6","title":"Patient-centred care: What are the experiences of prostate cancer patients and their partners?","type":"article-journal","volume":"73"},"uris":["http://www.mendeley.com/documents/?uuid=4122e8bf-098d-4c51-af3f-bf44984faec0"]}],"mendeley":{"formattedCitation":"[20,21,29–40]","plainTextFormattedCitation":"[20,21,29–40]","previouslyFormattedCitation":"[20,21,37–40,29–36]"},"properties":{"noteIndex":0},"schema":"https://github.com/citation-style-language/schema/raw/master/csl-citation.json"}</w:instrText>
      </w:r>
      <w:r w:rsidR="00E712EF">
        <w:fldChar w:fldCharType="separate"/>
      </w:r>
      <w:r w:rsidR="000C505C" w:rsidRPr="000C505C">
        <w:rPr>
          <w:noProof/>
        </w:rPr>
        <w:t>[20,21,29–40]</w:t>
      </w:r>
      <w:r w:rsidR="00E712EF">
        <w:fldChar w:fldCharType="end"/>
      </w:r>
      <w:r w:rsidR="00E712EF">
        <w:t xml:space="preserve">. </w:t>
      </w:r>
      <w:r w:rsidR="00E712EF" w:rsidRPr="009773A3">
        <w:t>Studies were not required to be direct observations of consultations, or to include all three members of the triad as participants (</w:t>
      </w:r>
      <w:r w:rsidR="00E712EF">
        <w:t>e.g.</w:t>
      </w:r>
      <w:r w:rsidR="00E712EF" w:rsidRPr="009773A3">
        <w:t xml:space="preserve"> satisfaction survey</w:t>
      </w:r>
      <w:r w:rsidR="00E712EF">
        <w:t>s</w:t>
      </w:r>
      <w:r w:rsidR="00E712EF" w:rsidRPr="009773A3">
        <w:t xml:space="preserve"> involving partners and patients relating to role preferences in triadic communication would be included).</w:t>
      </w:r>
    </w:p>
    <w:p w14:paraId="466C296C" w14:textId="77777777" w:rsidR="00E712EF" w:rsidRPr="00E712EF" w:rsidRDefault="00E712EF" w:rsidP="00532C17">
      <w:pPr>
        <w:pStyle w:val="Heading3"/>
      </w:pPr>
      <w:r w:rsidRPr="00E712EF">
        <w:t xml:space="preserve">Study settings, </w:t>
      </w:r>
      <w:r w:rsidR="00620518">
        <w:t>methodology, and quality assessment</w:t>
      </w:r>
    </w:p>
    <w:p w14:paraId="3E7DE2C2" w14:textId="372376A3" w:rsidR="009225CC" w:rsidRDefault="00C919F9" w:rsidP="009773A3">
      <w:pPr>
        <w:jc w:val="both"/>
      </w:pPr>
      <w:r>
        <w:t>C</w:t>
      </w:r>
      <w:r w:rsidR="00CA4386">
        <w:t>linic</w:t>
      </w:r>
      <w:r w:rsidR="00E56C54">
        <w:t>al contexts</w:t>
      </w:r>
      <w:r w:rsidR="00CA4386">
        <w:t xml:space="preserve"> for included studies were: prostate cancer (six studies </w:t>
      </w:r>
      <w:r w:rsidR="00CA4386">
        <w:fldChar w:fldCharType="begin" w:fldLock="1"/>
      </w:r>
      <w:r w:rsidR="000C505C">
        <w:instrText>ADDIN CSL_CITATION {"citationItems":[{"id":"ITEM-1","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1","issue":"1","issued":{"date-parts":[["2008","10"]]},"page":"91-6","title":"Patient-centred care: What are the experiences of prostate cancer patients and their partners?","type":"article-journal","volume":"73"},"uris":["http://www.mendeley.com/documents/?uuid=4122e8bf-098d-4c51-af3f-bf44984faec0"]},{"id":"ITEM-2","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2","issue":"4","issued":{"date-parts":[["2003"]]},"page":"365-369","title":"Partner's influence on patient preference for treatment in early prostate cancer","type":"article-journal","volume":"92"},"uris":["http://www.mendeley.com/documents/?uuid=b8f3847c-3290-44ec-a44c-84425e87b3b1"]},{"id":"ITEM-3","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3","issue":"1","issued":{"date-parts":[["2002"]]},"page":"42-49","title":"Assessing information and decision preferences of men with prostate cancer and their partners","type":"article-journal","volume":"25"},"uris":["http://www.mendeley.com/documents/?uuid=e1314f3f-0afe-4565-938d-b71b786e9c72"]},{"id":"ITEM-4","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4","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id":"ITEM-5","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5","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id":"ITEM-6","itemData":{"author":[{"dropping-particle":"","family":"Hall","given":"Ingrid J","non-dropping-particle":"","parse-names":false,"suffix":""},{"dropping-particle":"","family":"Fedorenko","given":"Catherine R","non-dropping-particle":"","parse-names":false,"suffix":""},{"dropping-particle":"","family":"Smith","given":"Judith Lee","non-dropping-particle":"","parse-names":false,"suffix":""},{"dropping-particle":"","family":"Keane","given":"Thomas E","non-dropping-particle":"","parse-names":false,"suffix":""},{"dropping-particle":"","family":"Penson","given":"David F","non-dropping-particle":"","parse-names":false,"suffix":""},{"dropping-particle":"","family":"Moinpour","given":"Carol M","non-dropping-particle":"","parse-names":false,"suffix":""},{"dropping-particle":"","family":"Zeliadt","given":"Steven B","non-dropping-particle":"","parse-names":false,"suffix":""},{"dropping-particle":"","family":"Ramsey","given":"Scott D","non-dropping-particle":"","parse-names":false,"suffix":""}],"id":"ITEM-6","issued":{"date-parts":[["2011"]]},"page":"481-486","title":"Considering racial and ethnic preferences in communication and interactions among the patient , family member , and physician following diagnosis of localized prostate cancer : study of a US population","type":"article-journal"},"uris":["http://www.mendeley.com/documents/?uuid=33533ff3-5da2-4d25-bf8d-e5f61d163a38"]},{"id":"ITEM-7","itemData":{"DOI":"10.1111/j.1464-410X.2010.09945.x","ISSN":"14644096","author":[{"dropping-particle":"","family":"Zeliadt","given":"Steven B","non-dropping-particle":"","parse-names":false,"suffix":""},{"dropping-particle":"","family":"Penson","given":"David F","non-dropping-particle":"","parse-names":false,"suffix":""},{"dropping-particle":"","family":"Moinpour","given":"Carol M","non-dropping-particle":"","parse-names":false,"suffix":""},{"dropping-particle":"","family":"Blough","given":"David K","non-dropping-particle":"","parse-names":false,"suffix":""},{"dropping-particle":"","family":"Fedorenko","given":"Catherine R","non-dropping-particle":"","parse-names":false,"suffix":""},{"dropping-particle":"","family":"Hall","given":"Ingrid J","non-dropping-particle":"","parse-names":false,"suffix":""},{"dropping-particle":"","family":"Smith","given":"Judith Lee","non-dropping-particle":"","parse-names":false,"suffix":""},{"dropping-particle":"","family":"Ekwueme","given":"Donatus U","non-dropping-particle":"","parse-names":false,"suffix":""},{"dropping-particle":"","family":"Thompson","given":"Ian M","non-dropping-particle":"","parse-names":false,"suffix":""},{"dropping-particle":"","family":"Keane","given":"Thomas E","non-dropping-particle":"","parse-names":false,"suffix":""},{"dropping-particle":"","family":"Ramsey","given":"Scott D","non-dropping-particle":"","parse-names":false,"suffix":""}],"container-title":"BJU International","id":"ITEM-7","issue":"6","issued":{"date-parts":[["2011","2"]]},"page":"851-856","title":"Provider and partner interactions in the treatment decision-making process for newly diagnosed localized prostate cancer","type":"article-journal","volume":"108"},"uris":["http://www.mendeley.com/documents/?uuid=13357010-ca21-4e26-97fb-79d6ddbac865"]}],"mendeley":{"formattedCitation":"[30,32,34,36,37,39,41]","plainTextFormattedCitation":"[30,32,34,36,37,39,41]","previouslyFormattedCitation":"[30,32,33,35,38,40,41]"},"properties":{"noteIndex":0},"schema":"https://github.com/citation-style-language/schema/raw/master/csl-citation.json"}</w:instrText>
      </w:r>
      <w:r w:rsidR="00CA4386">
        <w:fldChar w:fldCharType="separate"/>
      </w:r>
      <w:r w:rsidR="000C505C" w:rsidRPr="000C505C">
        <w:rPr>
          <w:noProof/>
        </w:rPr>
        <w:t>[30,32,34,36,37,39,41]</w:t>
      </w:r>
      <w:r w:rsidR="00CA4386">
        <w:fldChar w:fldCharType="end"/>
      </w:r>
      <w:r w:rsidR="00CA4386">
        <w:t xml:space="preserve">, geriatric primary care (three studies </w:t>
      </w:r>
      <w:r w:rsidR="00CA4386">
        <w:fldChar w:fldCharType="begin" w:fldLock="1"/>
      </w:r>
      <w:r w:rsidR="000C505C">
        <w:instrText>ADDIN CSL_CITATION {"citationItems":[{"id":"ITEM-1","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1","issue":"7","issued":{"date-parts":[["2005"]]},"page":"1583-1591","title":"Autonomy-related Behaviors of Patient Companions and Their Effect on Decision-making Activity in Geriatric Primary Care Visits","type":"article","volume":"60"},"uris":["http://www.mendeley.com/documents/?uuid=6ecb54e1-4629-49de-93ab-f7ab555a56f3"]},{"id":"ITEM-2","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2","issue":"2","issued":{"date-parts":[["1985"]]},"page":"236-247","title":"The formation of coalitions: interaction strategies in triads","type":"article-journal","volume":"7"},"uris":["http://www.mendeley.com/documents/?uuid=c18e9288-7fa3-46d7-9006-aa18b7e141e7"]},{"id":"ITEM-3","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3","issue":"10","issued":{"date-parts":[["2005"]]},"page":"2307-2320","title":"Physician-elderly patient-companion communication and roles of companions in Japanese geriatric encounters","type":"article-journal","volume":"60"},"uris":["http://www.mendeley.com/documents/?uuid=4515723e-4444-4e84-8f27-03e72a6c9919"]}],"mendeley":{"formattedCitation":"[20,21,38]","plainTextFormattedCitation":"[20,21,38]","previouslyFormattedCitation":"[20,21,34]"},"properties":{"noteIndex":0},"schema":"https://github.com/citation-style-language/schema/raw/master/csl-citation.json"}</w:instrText>
      </w:r>
      <w:r w:rsidR="00CA4386">
        <w:fldChar w:fldCharType="separate"/>
      </w:r>
      <w:r w:rsidR="000C505C" w:rsidRPr="000C505C">
        <w:rPr>
          <w:noProof/>
        </w:rPr>
        <w:t>[20,21,38]</w:t>
      </w:r>
      <w:r w:rsidR="00CA4386">
        <w:fldChar w:fldCharType="end"/>
      </w:r>
      <w:r w:rsidR="00CA4386">
        <w:t xml:space="preserve">), audiology (three studies </w:t>
      </w:r>
      <w:r w:rsidR="00CA4386">
        <w:fldChar w:fldCharType="begin" w:fldLock="1"/>
      </w:r>
      <w:r w:rsidR="000C505C">
        <w:instrText>ADDIN CSL_CITATION {"citationItems":[{"id":"ITEM-1","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1","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id":"ITEM-2","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2","issue":"2","issued":{"date-parts":[["2015"]]},"page":"70-76","title":"Family member involvement in audiology appointments with older people with hearing impairment","type":"article-journal","volume":"54"},"uris":["http://www.mendeley.com/documents/?uuid=3c9858e6-63d8-40f6-aac5-556323111235"]},{"id":"ITEM-3","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3","issue":"2","issued":{"date-parts":[["2015"]]},"title":"Communication Patterns in Audiologic Rehabilitation History-Taking:  Audiologists, Patients, and Their Companions","type":"article-journal","volume":"36"},"uris":["http://www.mendeley.com/documents/?uuid=779cc232-9b6b-4dca-8f36-b89c71ae8f60"]}],"mendeley":{"formattedCitation":"[29,35,40]","plainTextFormattedCitation":"[29,35,40]","previouslyFormattedCitation":"[31,36,37]"},"properties":{"noteIndex":0},"schema":"https://github.com/citation-style-language/schema/raw/master/csl-citation.json"}</w:instrText>
      </w:r>
      <w:r w:rsidR="00CA4386">
        <w:fldChar w:fldCharType="separate"/>
      </w:r>
      <w:r w:rsidR="000C505C" w:rsidRPr="000C505C">
        <w:rPr>
          <w:noProof/>
        </w:rPr>
        <w:t>[29,35,40]</w:t>
      </w:r>
      <w:r w:rsidR="00CA4386">
        <w:fldChar w:fldCharType="end"/>
      </w:r>
      <w:r w:rsidR="00CA4386">
        <w:t xml:space="preserve">), and obstetrics (two studies </w:t>
      </w:r>
      <w:r w:rsidR="00CA4386">
        <w:fldChar w:fldCharType="begin" w:fldLock="1"/>
      </w:r>
      <w:r w:rsidR="000C505C">
        <w:instrText>ADDIN CSL_CITATION {"citationItems":[{"id":"ITEM-1","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1","issue":"2","issued":{"date-parts":[["1994","3"]]},"language":"eng","page":"124-129","publisher-place":"England","title":"Parents' needs after ultrasound diagnosis of a fetal malformation: an empirical deficit analysis.","type":"article-journal","volume":"4"},"uris":["http://www.mendeley.com/documents/?uuid=8b6a763b-cdd5-4747-8bd8-21721fd21ff1"]},{"id":"ITEM-2","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2","issue":"6","issued":{"date-parts":[["2016"]]},"page":"605-613","title":"Experiences of prenatal diagnosis and decision-making about termination of pregnancy: A qualitative study","type":"article","volume":"56"},"uris":["http://www.mendeley.com/documents/?uuid=424a9ad6-0ba4-4eb2-a5a0-f5206c57b71c"]}],"mendeley":{"formattedCitation":"[31,33]","plainTextFormattedCitation":"[31,33]","previouslyFormattedCitation":"[29,39]"},"properties":{"noteIndex":0},"schema":"https://github.com/citation-style-language/schema/raw/master/csl-citation.json"}</w:instrText>
      </w:r>
      <w:r w:rsidR="00CA4386">
        <w:fldChar w:fldCharType="separate"/>
      </w:r>
      <w:r w:rsidR="000C505C" w:rsidRPr="000C505C">
        <w:rPr>
          <w:noProof/>
        </w:rPr>
        <w:t>[31,33]</w:t>
      </w:r>
      <w:r w:rsidR="00CA4386">
        <w:fldChar w:fldCharType="end"/>
      </w:r>
      <w:r w:rsidR="00CA4386">
        <w:t>).</w:t>
      </w:r>
      <w:r>
        <w:t xml:space="preserve"> </w:t>
      </w:r>
      <w:r w:rsidR="009225CC">
        <w:t xml:space="preserve">There were eight studies in which partners were part of the main focus of the study </w:t>
      </w:r>
      <w:r w:rsidR="001F246C">
        <w:fldChar w:fldCharType="begin" w:fldLock="1"/>
      </w:r>
      <w:r w:rsidR="000C505C">
        <w:instrText>ADDIN CSL_CITATION {"citationItems":[{"id":"ITEM-1","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1","issue":"6","issued":{"date-parts":[["2016"]]},"page":"605-613","title":"Experiences of prenatal diagnosis and decision-making about termination of pregnancy: A qualitative study","type":"article","volume":"56"},"uris":["http://www.mendeley.com/documents/?uuid=424a9ad6-0ba4-4eb2-a5a0-f5206c57b71c"]},{"id":"ITEM-2","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2","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id":"ITEM-3","itemData":{"DOI":"10.1111/j.1464-410X.2010.09945.x","ISSN":"14644096","author":[{"dropping-particle":"","family":"Zeliadt","given":"Steven B","non-dropping-particle":"","parse-names":false,"suffix":""},{"dropping-particle":"","family":"Penson","given":"David F","non-dropping-particle":"","parse-names":false,"suffix":""},{"dropping-particle":"","family":"Moinpour","given":"Carol M","non-dropping-particle":"","parse-names":false,"suffix":""},{"dropping-particle":"","family":"Blough","given":"David K","non-dropping-particle":"","parse-names":false,"suffix":""},{"dropping-particle":"","family":"Fedorenko","given":"Catherine R","non-dropping-particle":"","parse-names":false,"suffix":""},{"dropping-particle":"","family":"Hall","given":"Ingrid J","non-dropping-particle":"","parse-names":false,"suffix":""},{"dropping-particle":"","family":"Smith","given":"Judith Lee","non-dropping-particle":"","parse-names":false,"suffix":""},{"dropping-particle":"","family":"Ekwueme","given":"Donatus U","non-dropping-particle":"","parse-names":false,"suffix":""},{"dropping-particle":"","family":"Thompson","given":"Ian M","non-dropping-particle":"","parse-names":false,"suffix":""},{"dropping-particle":"","family":"Keane","given":"Thomas E","non-dropping-particle":"","parse-names":false,"suffix":""},{"dropping-particle":"","family":"Ramsey","given":"Scott D","non-dropping-particle":"","parse-names":false,"suffix":""}],"container-title":"BJU International","id":"ITEM-3","issue":"6","issued":{"date-parts":[["2011","2"]]},"page":"851-856","title":"Provider and partner interactions in the treatment decision-making process for newly diagnosed localized prostate cancer","type":"article-journal","volume":"108"},"uris":["http://www.mendeley.com/documents/?uuid=13357010-ca21-4e26-97fb-79d6ddbac865"]},{"id":"ITEM-4","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4","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id":"ITEM-5","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5","issue":"1","issued":{"date-parts":[["2002"]]},"page":"42-49","title":"Assessing information and decision preferences of men with prostate cancer and their partners","type":"article-journal","volume":"25"},"uris":["http://www.mendeley.com/documents/?uuid=e1314f3f-0afe-4565-938d-b71b786e9c72"]},{"id":"ITEM-6","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6","issue":"4","issued":{"date-parts":[["2003"]]},"page":"365-369","title":"Partner's influence on patient preference for treatment in early prostate cancer","type":"article-journal","volume":"92"},"uris":["http://www.mendeley.com/documents/?uuid=b8f3847c-3290-44ec-a44c-84425e87b3b1"]},{"id":"ITEM-7","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7","issue":"2","issued":{"date-parts":[["1994","3"]]},"language":"eng","page":"124-129","publisher-place":"England","title":"Parents' needs after ultrasound diagnosis of a fetal malformation: an empirical deficit analysis.","type":"article-journal","volume":"4"},"uris":["http://www.mendeley.com/documents/?uuid=8b6a763b-cdd5-4747-8bd8-21721fd21ff1"]},{"id":"ITEM-8","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8","issue":"1","issued":{"date-parts":[["2008","10"]]},"page":"91-6","title":"Patient-centred care: What are the experiences of prostate cancer patients and their partners?","type":"article-journal","volume":"73"},"uris":["http://www.mendeley.com/documents/?uuid=4122e8bf-098d-4c51-af3f-bf44984faec0"]}],"mendeley":{"formattedCitation":"[30–34,36,37,39]","plainTextFormattedCitation":"[30–34,36,37,39]","previouslyFormattedCitation":"[29,30,32,33,35,38–40]"},"properties":{"noteIndex":0},"schema":"https://github.com/citation-style-language/schema/raw/master/csl-citation.json"}</w:instrText>
      </w:r>
      <w:r w:rsidR="001F246C">
        <w:fldChar w:fldCharType="separate"/>
      </w:r>
      <w:r w:rsidR="000C505C" w:rsidRPr="000C505C">
        <w:rPr>
          <w:noProof/>
        </w:rPr>
        <w:t>[30–34,36,37,39]</w:t>
      </w:r>
      <w:r w:rsidR="001F246C">
        <w:fldChar w:fldCharType="end"/>
      </w:r>
      <w:r w:rsidR="001F246C">
        <w:t xml:space="preserve">, while the remaining six involved partners as a sub-group of companions </w:t>
      </w:r>
      <w:r w:rsidR="001F246C">
        <w:fldChar w:fldCharType="begin" w:fldLock="1"/>
      </w:r>
      <w:r w:rsidR="000C505C">
        <w:instrText>ADDIN CSL_CITATION {"citationItems":[{"id":"ITEM-1","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1","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id":"ITEM-2","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2","issue":"10","issued":{"date-parts":[["2005"]]},"page":"2307-2320","title":"Physician-elderly patient-companion communication and roles of companions in Japanese geriatric encounters","type":"article-journal","volume":"60"},"uris":["http://www.mendeley.com/documents/?uuid=4515723e-4444-4e84-8f27-03e72a6c9919"]},{"id":"ITEM-3","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3","issue":"2","issued":{"date-parts":[["1985"]]},"page":"236-247","title":"The formation of coalitions: interaction strategies in triads","type":"article-journal","volume":"7"},"uris":["http://www.mendeley.com/documents/?uuid=c18e9288-7fa3-46d7-9006-aa18b7e141e7"]},{"id":"ITEM-4","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4","issue":"2","issued":{"date-parts":[["2015"]]},"page":"70-76","title":"Family member involvement in audiology appointments with older people with hearing impairment","type":"article-journal","volume":"54"},"uris":["http://www.mendeley.com/documents/?uuid=3c9858e6-63d8-40f6-aac5-556323111235"]},{"id":"ITEM-5","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5","issue":"2","issued":{"date-parts":[["2015"]]},"title":"Communication Patterns in Audiologic Rehabilitation History-Taking:  Audiologists, Patients, and Their Companions","type":"article-journal","volume":"36"},"uris":["http://www.mendeley.com/documents/?uuid=779cc232-9b6b-4dca-8f36-b89c71ae8f60"]},{"id":"ITEM-6","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6","issue":"7","issued":{"date-parts":[["2005"]]},"page":"1583-1591","title":"Autonomy-related Behaviors of Patient Companions and Their Effect on Decision-making Activity in Geriatric Primary Care Visits","type":"article","volume":"60"},"uris":["http://www.mendeley.com/documents/?uuid=6ecb54e1-4629-49de-93ab-f7ab555a56f3"]}],"mendeley":{"formattedCitation":"[20,21,29,35,38,40]","plainTextFormattedCitation":"[20,21,29,35,38,40]","previouslyFormattedCitation":"[20,21,31,34,36,37]"},"properties":{"noteIndex":0},"schema":"https://github.com/citation-style-language/schema/raw/master/csl-citation.json"}</w:instrText>
      </w:r>
      <w:r w:rsidR="001F246C">
        <w:fldChar w:fldCharType="separate"/>
      </w:r>
      <w:r w:rsidR="000C505C" w:rsidRPr="000C505C">
        <w:rPr>
          <w:noProof/>
        </w:rPr>
        <w:t>[20,21,29,35,38,40]</w:t>
      </w:r>
      <w:r w:rsidR="001F246C">
        <w:fldChar w:fldCharType="end"/>
      </w:r>
      <w:r w:rsidR="001F246C">
        <w:t xml:space="preserve">. </w:t>
      </w:r>
      <w:r w:rsidR="001C438F">
        <w:t>Three</w:t>
      </w:r>
      <w:r w:rsidR="00727CA0">
        <w:t xml:space="preserve"> studies did not </w:t>
      </w:r>
      <w:r w:rsidR="005B7E81">
        <w:t xml:space="preserve">explicitly quantify number of partners when reporting the demographics of their study sample, but instead reported them as part of wider groups such as </w:t>
      </w:r>
      <w:r w:rsidR="00727CA0">
        <w:t>‘companions’ or ‘family members’</w:t>
      </w:r>
      <w:r w:rsidR="005B7E81">
        <w:t>. However, these</w:t>
      </w:r>
      <w:r w:rsidR="00727CA0">
        <w:t xml:space="preserve"> were included</w:t>
      </w:r>
      <w:r w:rsidR="005B7E81">
        <w:t xml:space="preserve"> due to indications of partner involvement in reporting of findings</w:t>
      </w:r>
      <w:r w:rsidR="00727CA0">
        <w:t>: one due to 13 of 17 co</w:t>
      </w:r>
      <w:r w:rsidR="00A665B6">
        <w:t>mpanions (‘family members’) being</w:t>
      </w:r>
      <w:r w:rsidR="00727CA0">
        <w:t xml:space="preserve"> identified as spouses </w:t>
      </w:r>
      <w:r w:rsidR="00727CA0">
        <w:fldChar w:fldCharType="begin" w:fldLock="1"/>
      </w:r>
      <w:r w:rsidR="000C505C">
        <w:instrText>ADDIN CSL_CITATION {"citationItems":[{"id":"ITEM-1","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1","issue":"2","issued":{"date-parts":[["2015"]]},"page":"70-76","title":"Family member involvement in audiology appointments with older people with hearing impairment","type":"article-journal","volume":"54"},"uris":["http://www.mendeley.com/documents/?uuid=3c9858e6-63d8-40f6-aac5-556323111235"]}],"mendeley":{"formattedCitation":"[40]","plainTextFormattedCitation":"[40]","previouslyFormattedCitation":"[36]"},"properties":{"noteIndex":0},"schema":"https://github.com/citation-style-language/schema/raw/master/csl-citation.json"}</w:instrText>
      </w:r>
      <w:r w:rsidR="00727CA0">
        <w:fldChar w:fldCharType="separate"/>
      </w:r>
      <w:r w:rsidR="000C505C" w:rsidRPr="000C505C">
        <w:rPr>
          <w:noProof/>
        </w:rPr>
        <w:t>[40]</w:t>
      </w:r>
      <w:r w:rsidR="00727CA0">
        <w:fldChar w:fldCharType="end"/>
      </w:r>
      <w:r w:rsidR="00727CA0">
        <w:t xml:space="preserve">; </w:t>
      </w:r>
      <w:r w:rsidR="001C438F">
        <w:t>another</w:t>
      </w:r>
      <w:r w:rsidR="00A665B6">
        <w:t xml:space="preserve"> due to 15 of 17 companions being</w:t>
      </w:r>
      <w:r w:rsidR="001C438F">
        <w:t xml:space="preserve"> identified as spouses </w:t>
      </w:r>
      <w:r w:rsidR="001C438F">
        <w:fldChar w:fldCharType="begin" w:fldLock="1"/>
      </w:r>
      <w:r w:rsidR="000C505C">
        <w:instrText>ADDIN CSL_CITATION {"citationItems":[{"id":"ITEM-1","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1","issue":"2","issued":{"date-parts":[["2015"]]},"title":"Communication Patterns in Audiologic Rehabilitation History-Taking:  Audiologists, Patients, and Their Companions","type":"article-journal","volume":"36"},"uris":["http://www.mendeley.com/documents/?uuid=779cc232-9b6b-4dca-8f36-b89c71ae8f60"]}],"mendeley":{"formattedCitation":"[29]","plainTextFormattedCitation":"[29]","previouslyFormattedCitation":"[37]"},"properties":{"noteIndex":0},"schema":"https://github.com/citation-style-language/schema/raw/master/csl-citation.json"}</w:instrText>
      </w:r>
      <w:r w:rsidR="001C438F">
        <w:fldChar w:fldCharType="separate"/>
      </w:r>
      <w:r w:rsidR="000C505C" w:rsidRPr="000C505C">
        <w:rPr>
          <w:noProof/>
        </w:rPr>
        <w:t>[29]</w:t>
      </w:r>
      <w:r w:rsidR="001C438F">
        <w:fldChar w:fldCharType="end"/>
      </w:r>
      <w:r w:rsidR="001C438F">
        <w:t xml:space="preserve">; </w:t>
      </w:r>
      <w:r w:rsidR="00A665B6">
        <w:t>the other due to</w:t>
      </w:r>
      <w:r w:rsidR="00727CA0">
        <w:t xml:space="preserve"> ana</w:t>
      </w:r>
      <w:r w:rsidR="00A665B6">
        <w:t>lysis of interview extracts making</w:t>
      </w:r>
      <w:r w:rsidR="00727CA0">
        <w:t xml:space="preserve"> specific reference to spouse-specific behaviour in consultations </w:t>
      </w:r>
      <w:r w:rsidR="00727CA0">
        <w:fldChar w:fldCharType="begin" w:fldLock="1"/>
      </w:r>
      <w:r w:rsidR="000C505C">
        <w:instrText>ADDIN CSL_CITATION {"citationItems":[{"id":"ITEM-1","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1","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mendeley":{"formattedCitation":"[35]","plainTextFormattedCitation":"[35]","previouslyFormattedCitation":"[31]"},"properties":{"noteIndex":0},"schema":"https://github.com/citation-style-language/schema/raw/master/csl-citation.json"}</w:instrText>
      </w:r>
      <w:r w:rsidR="00727CA0">
        <w:fldChar w:fldCharType="separate"/>
      </w:r>
      <w:r w:rsidR="000C505C" w:rsidRPr="000C505C">
        <w:rPr>
          <w:noProof/>
        </w:rPr>
        <w:t>[35]</w:t>
      </w:r>
      <w:r w:rsidR="00727CA0">
        <w:fldChar w:fldCharType="end"/>
      </w:r>
      <w:r w:rsidR="00727CA0">
        <w:t>.</w:t>
      </w:r>
    </w:p>
    <w:p w14:paraId="7E711419" w14:textId="6354286A" w:rsidR="00E712EF" w:rsidRDefault="00C919F9" w:rsidP="009773A3">
      <w:pPr>
        <w:jc w:val="both"/>
      </w:pPr>
      <w:r>
        <w:t xml:space="preserve">Data collection methods involved: semi-structured interviews (in one study by telephone </w:t>
      </w:r>
      <w:r>
        <w:fldChar w:fldCharType="begin" w:fldLock="1"/>
      </w:r>
      <w:r w:rsidR="000C505C">
        <w:instrText>ADDIN CSL_CITATION {"citationItems":[{"id":"ITEM-1","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1","issue":"6","issued":{"date-parts":[["2016"]]},"page":"605-613","title":"Experiences of prenatal diagnosis and decision-making about termination of pregnancy: A qualitative study","type":"article","volume":"56"},"uris":["http://www.mendeley.com/documents/?uuid=424a9ad6-0ba4-4eb2-a5a0-f5206c57b71c"]}],"mendeley":{"formattedCitation":"[33]","plainTextFormattedCitation":"[33]","previouslyFormattedCitation":"[29]"},"properties":{"noteIndex":0},"schema":"https://github.com/citation-style-language/schema/raw/master/csl-citation.json"}</w:instrText>
      </w:r>
      <w:r>
        <w:fldChar w:fldCharType="separate"/>
      </w:r>
      <w:r w:rsidR="000C505C" w:rsidRPr="000C505C">
        <w:rPr>
          <w:noProof/>
        </w:rPr>
        <w:t>[33]</w:t>
      </w:r>
      <w:r>
        <w:fldChar w:fldCharType="end"/>
      </w:r>
      <w:r>
        <w:t xml:space="preserve">, and a further three in person </w:t>
      </w:r>
      <w:r>
        <w:fldChar w:fldCharType="begin" w:fldLock="1"/>
      </w:r>
      <w:r w:rsidR="000C505C">
        <w:instrText>ADDIN CSL_CITATION {"citationItems":[{"id":"ITEM-1","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1","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id":"ITEM-2","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2","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id":"ITEM-3","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3","issue":"1","issued":{"date-parts":[["2008","10"]]},"page":"91-6","title":"Patient-centred care: What are the experiences of prostate cancer patients and their partners?","type":"article-journal","volume":"73"},"uris":["http://www.mendeley.com/documents/?uuid=4122e8bf-098d-4c51-af3f-bf44984faec0"]}],"mendeley":{"formattedCitation":"[32,35,37]","plainTextFormattedCitation":"[32,35,37]","previouslyFormattedCitation":"[31,33,40]"},"properties":{"noteIndex":0},"schema":"https://github.com/citation-style-language/schema/raw/master/csl-citation.json"}</w:instrText>
      </w:r>
      <w:r>
        <w:fldChar w:fldCharType="separate"/>
      </w:r>
      <w:r w:rsidR="000C505C" w:rsidRPr="000C505C">
        <w:rPr>
          <w:noProof/>
        </w:rPr>
        <w:t>[32,35,37]</w:t>
      </w:r>
      <w:r>
        <w:fldChar w:fldCharType="end"/>
      </w:r>
      <w:r>
        <w:t xml:space="preserve">), analysis of video (three studies </w:t>
      </w:r>
      <w:r>
        <w:fldChar w:fldCharType="begin" w:fldLock="1"/>
      </w:r>
      <w:r w:rsidR="000C505C">
        <w:instrText>ADDIN CSL_CITATION {"citationItems":[{"id":"ITEM-1","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1","issue":"2","issued":{"date-parts":[["2015"]]},"title":"Communication Patterns in Audiologic Rehabilitation History-Taking:  Audiologists, Patients, and Their Companions","type":"article-journal","volume":"36"},"uris":["http://www.mendeley.com/documents/?uuid=779cc232-9b6b-4dca-8f36-b89c71ae8f60"]},{"id":"ITEM-2","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2","issue":"7","issued":{"date-parts":[["2005"]]},"page":"1583-1591","title":"Autonomy-related Behaviors of Patient Companions and Their Effect on Decision-making Activity in Geriatric Primary Care Visits","type":"article","volume":"60"},"uris":["http://www.mendeley.com/documents/?uuid=6ecb54e1-4629-49de-93ab-f7ab555a56f3"]},{"id":"ITEM-3","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3","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mendeley":{"formattedCitation":"[29,34,38]","plainTextFormattedCitation":"[29,34,38]","previouslyFormattedCitation":"[30,34,37]"},"properties":{"noteIndex":0},"schema":"https://github.com/citation-style-language/schema/raw/master/csl-citation.json"}</w:instrText>
      </w:r>
      <w:r>
        <w:fldChar w:fldCharType="separate"/>
      </w:r>
      <w:r w:rsidR="000C505C" w:rsidRPr="000C505C">
        <w:rPr>
          <w:noProof/>
        </w:rPr>
        <w:t>[29,34,38]</w:t>
      </w:r>
      <w:r>
        <w:fldChar w:fldCharType="end"/>
      </w:r>
      <w:r>
        <w:t xml:space="preserve">) or audio (three studies </w:t>
      </w:r>
      <w:r>
        <w:fldChar w:fldCharType="begin" w:fldLock="1"/>
      </w:r>
      <w:r w:rsidR="000C505C">
        <w:instrText>ADDIN CSL_CITATION {"citationItems":[{"id":"ITEM-1","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1","issue":"10","issued":{"date-parts":[["2005"]]},"page":"2307-2320","title":"Physician-elderly patient-companion communication and roles of companions in Japanese geriatric encounters","type":"article-journal","volume":"60"},"uris":["http://www.mendeley.com/documents/?uuid=4515723e-4444-4e84-8f27-03e72a6c9919"]},{"id":"ITEM-2","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2","issue":"2","issued":{"date-parts":[["1985"]]},"page":"236-247","title":"The formation of coalitions: interaction strategies in triads","type":"article-journal","volume":"7"},"uris":["http://www.mendeley.com/documents/?uuid=c18e9288-7fa3-46d7-9006-aa18b7e141e7"]},{"id":"ITEM-3","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3","issue":"2","issued":{"date-parts":[["2015"]]},"page":"70-76","title":"Family member involvement in audiology appointments with older people with hearing impairment","type":"article-journal","volume":"54"},"uris":["http://www.mendeley.com/documents/?uuid=3c9858e6-63d8-40f6-aac5-556323111235"]}],"mendeley":{"formattedCitation":"[20,21,40]","plainTextFormattedCitation":"[20,21,40]","previouslyFormattedCitation":"[20,21,36]"},"properties":{"noteIndex":0},"schema":"https://github.com/citation-style-language/schema/raw/master/csl-citation.json"}</w:instrText>
      </w:r>
      <w:r>
        <w:fldChar w:fldCharType="separate"/>
      </w:r>
      <w:r w:rsidR="000C505C" w:rsidRPr="000C505C">
        <w:rPr>
          <w:noProof/>
        </w:rPr>
        <w:t>[20,21,40]</w:t>
      </w:r>
      <w:r>
        <w:fldChar w:fldCharType="end"/>
      </w:r>
      <w:r>
        <w:t>) recorded consultations, a</w:t>
      </w:r>
      <w:r w:rsidR="004A5A44">
        <w:t xml:space="preserve">nd surveys using closed measures (three studies </w:t>
      </w:r>
      <w:r w:rsidR="004A5A44">
        <w:fldChar w:fldCharType="begin" w:fldLock="1"/>
      </w:r>
      <w:r w:rsidR="000C505C">
        <w:instrText>ADDIN CSL_CITATION {"citationItems":[{"id":"ITEM-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1","issue":"4","issued":{"date-parts":[["2003"]]},"page":"365-369","title":"Partner's influence on patient preference for treatment in early prostate cancer","type":"article-journal","volume":"92"},"uris":["http://www.mendeley.com/documents/?uuid=b8f3847c-3290-44ec-a44c-84425e87b3b1"]},{"id":"ITEM-2","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2","issue":"1","issued":{"date-parts":[["2002"]]},"page":"42-49","title":"Assessing information and decision preferences of men with prostate cancer and their partners","type":"article-journal","volume":"25"},"uris":["http://www.mendeley.com/documents/?uuid=e1314f3f-0afe-4565-938d-b71b786e9c72"]},{"id":"ITEM-3","itemData":{"DOI":"10.1111/j.1464-410X.2010.09945.x","ISSN":"14644096","author":[{"dropping-particle":"","family":"Zeliadt","given":"Steven B","non-dropping-particle":"","parse-names":false,"suffix":""},{"dropping-particle":"","family":"Penson","given":"David F","non-dropping-particle":"","parse-names":false,"suffix":""},{"dropping-particle":"","family":"Moinpour","given":"Carol M","non-dropping-particle":"","parse-names":false,"suffix":""},{"dropping-particle":"","family":"Blough","given":"David K","non-dropping-particle":"","parse-names":false,"suffix":""},{"dropping-particle":"","family":"Fedorenko","given":"Catherine R","non-dropping-particle":"","parse-names":false,"suffix":""},{"dropping-particle":"","family":"Hall","given":"Ingrid J","non-dropping-particle":"","parse-names":false,"suffix":""},{"dropping-particle":"","family":"Smith","given":"Judith Lee","non-dropping-particle":"","parse-names":false,"suffix":""},{"dropping-particle":"","family":"Ekwueme","given":"Donatus U","non-dropping-particle":"","parse-names":false,"suffix":""},{"dropping-particle":"","family":"Thompson","given":"Ian M","non-dropping-particle":"","parse-names":false,"suffix":""},{"dropping-particle":"","family":"Keane","given":"Thomas E","non-dropping-particle":"","parse-names":false,"suffix":""},{"dropping-particle":"","family":"Ramsey","given":"Scott D","non-dropping-particle":"","parse-names":false,"suffix":""}],"container-title":"BJU International","id":"ITEM-3","issue":"6","issued":{"date-parts":[["2011","2"]]},"page":"851-856","title":"Provider and partner interactions in the treatment decision-making process for newly diagnosed localized prostate cancer","type":"article-journal","volume":"108"},"uris":["http://www.mendeley.com/documents/?uuid=13357010-ca21-4e26-97fb-79d6ddbac865"]}],"mendeley":{"formattedCitation":"[30,36,39]","plainTextFormattedCitation":"[30,36,39]","previouslyFormattedCitation":"[32,35,38]"},"properties":{"noteIndex":0},"schema":"https://github.com/citation-style-language/schema/raw/master/csl-citation.json"}</w:instrText>
      </w:r>
      <w:r w:rsidR="004A5A44">
        <w:fldChar w:fldCharType="separate"/>
      </w:r>
      <w:r w:rsidR="000C505C" w:rsidRPr="000C505C">
        <w:rPr>
          <w:noProof/>
        </w:rPr>
        <w:t>[30,36,39]</w:t>
      </w:r>
      <w:r w:rsidR="004A5A44">
        <w:fldChar w:fldCharType="end"/>
      </w:r>
      <w:r w:rsidR="004A5A44">
        <w:t>)</w:t>
      </w:r>
      <w:r w:rsidR="00532C17">
        <w:t>.</w:t>
      </w:r>
      <w:r w:rsidR="004A5A44">
        <w:t xml:space="preserve"> </w:t>
      </w:r>
      <w:r w:rsidR="00532C17">
        <w:t>I</w:t>
      </w:r>
      <w:r w:rsidR="004A5A44">
        <w:t>n one</w:t>
      </w:r>
      <w:r w:rsidR="00532C17">
        <w:t xml:space="preserve"> additional</w:t>
      </w:r>
      <w:r w:rsidR="004A5A44">
        <w:t xml:space="preserve"> case</w:t>
      </w:r>
      <w:r w:rsidR="00532C17">
        <w:t>,</w:t>
      </w:r>
      <w:r w:rsidR="004A5A44">
        <w:t xml:space="preserve"> the method was described as a </w:t>
      </w:r>
      <w:r w:rsidR="004A5A44" w:rsidRPr="004A5A44">
        <w:t>'a structured dialogue based on client-centred psychotherapy'</w:t>
      </w:r>
      <w:r w:rsidR="004A5A44">
        <w:t xml:space="preserve">, and it was not possible to identify from the information presented whether this involved dyadic/triadic interviews, or focus groups </w:t>
      </w:r>
      <w:r w:rsidR="004A5A44">
        <w:fldChar w:fldCharType="begin" w:fldLock="1"/>
      </w:r>
      <w:r w:rsidR="000C505C">
        <w:instrText>ADDIN CSL_CITATION {"citationItems":[{"id":"ITEM-1","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1","issue":"2","issued":{"date-parts":[["1994","3"]]},"language":"eng","page":"124-129","publisher-place":"England","title":"Parents' needs after ultrasound diagnosis of a fetal malformation: an empirical deficit analysis.","type":"article-journal","volume":"4"},"uris":["http://www.mendeley.com/documents/?uuid=8b6a763b-cdd5-4747-8bd8-21721fd21ff1"]}],"mendeley":{"formattedCitation":"[31]","plainTextFormattedCitation":"[31]","previouslyFormattedCitation":"[39]"},"properties":{"noteIndex":0},"schema":"https://github.com/citation-style-language/schema/raw/master/csl-citation.json"}</w:instrText>
      </w:r>
      <w:r w:rsidR="004A5A44">
        <w:fldChar w:fldCharType="separate"/>
      </w:r>
      <w:r w:rsidR="000C505C" w:rsidRPr="000C505C">
        <w:rPr>
          <w:noProof/>
        </w:rPr>
        <w:t>[31]</w:t>
      </w:r>
      <w:r w:rsidR="004A5A44">
        <w:fldChar w:fldCharType="end"/>
      </w:r>
      <w:r w:rsidR="004A5A44">
        <w:t xml:space="preserve">. </w:t>
      </w:r>
    </w:p>
    <w:p w14:paraId="531D0B4D" w14:textId="6B51403C" w:rsidR="002B1D8A" w:rsidRDefault="004A5A44" w:rsidP="009773A3">
      <w:pPr>
        <w:jc w:val="both"/>
      </w:pPr>
      <w:r>
        <w:t xml:space="preserve">Analytical approaches used in included studies were: thematic and content analysis of interview data (four studies </w:t>
      </w:r>
      <w:r>
        <w:fldChar w:fldCharType="begin" w:fldLock="1"/>
      </w:r>
      <w:r w:rsidR="000C505C">
        <w:instrText>ADDIN CSL_CITATION {"citationItems":[{"id":"ITEM-1","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1","issue":"2","issued":{"date-parts":[["1994","3"]]},"language":"eng","page":"124-129","publisher-place":"England","title":"Parents' needs after ultrasound diagnosis of a fetal malformation: an empirical deficit analysis.","type":"article-journal","volume":"4"},"uris":["http://www.mendeley.com/documents/?uuid=8b6a763b-cdd5-4747-8bd8-21721fd21ff1"]},{"id":"ITEM-2","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2","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id":"ITEM-3","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3","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id":"ITEM-4","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4","issue":"6","issued":{"date-parts":[["2016"]]},"page":"605-613","title":"Experiences of prenatal diagnosis and decision-making about termination of pregnancy: A qualitative study","type":"article","volume":"56"},"uris":["http://www.mendeley.com/documents/?uuid=424a9ad6-0ba4-4eb2-a5a0-f5206c57b71c"]}],"mendeley":{"formattedCitation":"[31,33,35,37]","plainTextFormattedCitation":"[31,33,35,37]","previouslyFormattedCitation":"[29,31,33,39]"},"properties":{"noteIndex":0},"schema":"https://github.com/citation-style-language/schema/raw/master/csl-citation.json"}</w:instrText>
      </w:r>
      <w:r>
        <w:fldChar w:fldCharType="separate"/>
      </w:r>
      <w:r w:rsidR="000C505C" w:rsidRPr="000C505C">
        <w:rPr>
          <w:noProof/>
        </w:rPr>
        <w:t>[31,33,35,37]</w:t>
      </w:r>
      <w:r>
        <w:fldChar w:fldCharType="end"/>
      </w:r>
      <w:r w:rsidR="00E712EF">
        <w:t>);</w:t>
      </w:r>
      <w:r>
        <w:t xml:space="preserve"> conversation analysis (one study using video data</w:t>
      </w:r>
      <w:r w:rsidR="00E712EF">
        <w:t xml:space="preserve"> </w:t>
      </w:r>
      <w:r>
        <w:fldChar w:fldCharType="begin" w:fldLock="1"/>
      </w:r>
      <w:r w:rsidR="000C505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mendeley":{"formattedCitation":"[34]","plainTextFormattedCitation":"[34]","previouslyFormattedCitation":"[30]"},"properties":{"noteIndex":0},"schema":"https://github.com/citation-style-language/schema/raw/master/csl-citation.json"}</w:instrText>
      </w:r>
      <w:r>
        <w:fldChar w:fldCharType="separate"/>
      </w:r>
      <w:r w:rsidR="000C505C" w:rsidRPr="000C505C">
        <w:rPr>
          <w:noProof/>
        </w:rPr>
        <w:t>[34]</w:t>
      </w:r>
      <w:r>
        <w:fldChar w:fldCharType="end"/>
      </w:r>
      <w:r>
        <w:t xml:space="preserve">, another using audio-only data </w:t>
      </w:r>
      <w:r>
        <w:fldChar w:fldCharType="begin" w:fldLock="1"/>
      </w:r>
      <w:r w:rsidR="000C505C">
        <w:instrText>ADDIN CSL_CITATION {"citationItems":[{"id":"ITEM-1","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1","issue":"2","issued":{"date-parts":[["2015"]]},"page":"70-76","title":"Family member involvement in audiology appointments with older people with hearing impairment","type":"article-journal","volume":"54"},"uris":["http://www.mendeley.com/documents/?uuid=3c9858e6-63d8-40f6-aac5-556323111235"]}],"mendeley":{"formattedCitation":"[40]","plainTextFormattedCitation":"[40]","previouslyFormattedCitation":"[36]"},"properties":{"noteIndex":0},"schema":"https://github.com/citation-style-language/schema/raw/master/csl-citation.json"}</w:instrText>
      </w:r>
      <w:r>
        <w:fldChar w:fldCharType="separate"/>
      </w:r>
      <w:r w:rsidR="000C505C" w:rsidRPr="000C505C">
        <w:rPr>
          <w:noProof/>
        </w:rPr>
        <w:t>[40]</w:t>
      </w:r>
      <w:r>
        <w:fldChar w:fldCharType="end"/>
      </w:r>
      <w:r w:rsidR="00E712EF">
        <w:t>);</w:t>
      </w:r>
      <w:r w:rsidR="00C22195">
        <w:t xml:space="preserve"> the Roter Interactional Analysis System (RIAS </w:t>
      </w:r>
      <w:r w:rsidR="00C22195">
        <w:fldChar w:fldCharType="begin" w:fldLock="1"/>
      </w:r>
      <w:r w:rsidR="00384352">
        <w:instrText>ADDIN CSL_CITATION {"citationItems":[{"id":"ITEM-1","itemData":{"DOI":"10.1016/S0738-3991(02)00012-5","ISBN":"0738-3991 (Print)\\r0738-3991 (Linking)","ISSN":"07383991","PMID":"11932123","abstract":"The Roter interaction analysis system (RIAS), a method for coding medical dialogue, is widely used in the US and Europe and has been applied to medical exchanges in Asia, Africa, and Latin America. Contributing to its rapid dissemination and adoption is the system's ability to provide reasonable depth, sensitivity, and breadth while maintaining practicality, functional specificity, flexibility, reliability, and predictive validity to a variety of patient and provider outcomes. The purpose of this essay is two-fold. First, to broadly overview the RIAS and to present key capabilities and coding conventions, and secondly to address the extent to which the RIAS is consistent with, or complementary to, linguistic-based techniques of communication analysis. Copyright © 2002 Elsevier Science Ireland Ltd.","author":[{"dropping-particle":"","family":"Roter","given":"Debra","non-dropping-particle":"","parse-names":false,"suffix":""},{"dropping-particle":"","family":"Larson","given":"Susan","non-dropping-particle":"","parse-names":false,"suffix":""}],"container-title":"Patient Education and Counseling","id":"ITEM-1","issue":"4","issued":{"date-parts":[["2002"]]},"page":"243-251","title":"The Roter interaction analysis system (RIAS): Utility and flexibility for analysis of medical interactions","type":"article-journal","volume":"46"},"uris":["http://www.mendeley.com/documents/?uuid=088ffbf0-fdbc-464e-881d-b03a8d2b76fd"]}],"mendeley":{"formattedCitation":"[42]","plainTextFormattedCitation":"[42]","previouslyFormattedCitation":"[42]"},"properties":{"noteIndex":0},"schema":"https://github.com/citation-style-language/schema/raw/master/csl-citation.json"}</w:instrText>
      </w:r>
      <w:r w:rsidR="00C22195">
        <w:fldChar w:fldCharType="separate"/>
      </w:r>
      <w:r w:rsidR="00D27414" w:rsidRPr="00D27414">
        <w:rPr>
          <w:noProof/>
        </w:rPr>
        <w:t>[42]</w:t>
      </w:r>
      <w:r w:rsidR="00C22195">
        <w:fldChar w:fldCharType="end"/>
      </w:r>
      <w:r w:rsidR="00E712EF">
        <w:t>) used to analyse</w:t>
      </w:r>
      <w:r w:rsidR="00C22195">
        <w:t xml:space="preserve"> video data</w:t>
      </w:r>
      <w:r w:rsidR="00E712EF">
        <w:t xml:space="preserve"> (one study</w:t>
      </w:r>
      <w:r w:rsidR="00C22195">
        <w:t xml:space="preserve"> </w:t>
      </w:r>
      <w:r w:rsidR="00C22195">
        <w:fldChar w:fldCharType="begin" w:fldLock="1"/>
      </w:r>
      <w:r w:rsidR="000C505C">
        <w:instrText>ADDIN CSL_CITATION {"citationItems":[{"id":"ITEM-1","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1","issue":"2","issued":{"date-parts":[["2015"]]},"title":"Communication Patterns in Audiologic Rehabilitation History-Taking:  Audiologists, Patients, and Their Companions","type":"article-journal","volume":"36"},"uris":["http://www.mendeley.com/documents/?uuid=779cc232-9b6b-4dca-8f36-b89c71ae8f60"]}],"mendeley":{"formattedCitation":"[29]","plainTextFormattedCitation":"[29]","previouslyFormattedCitation":"[37]"},"properties":{"noteIndex":0},"schema":"https://github.com/citation-style-language/schema/raw/master/csl-citation.json"}</w:instrText>
      </w:r>
      <w:r w:rsidR="00C22195">
        <w:fldChar w:fldCharType="separate"/>
      </w:r>
      <w:r w:rsidR="000C505C" w:rsidRPr="000C505C">
        <w:rPr>
          <w:noProof/>
        </w:rPr>
        <w:t>[29]</w:t>
      </w:r>
      <w:r w:rsidR="00C22195">
        <w:fldChar w:fldCharType="end"/>
      </w:r>
      <w:r w:rsidR="00E712EF">
        <w:t>)</w:t>
      </w:r>
      <w:r w:rsidR="00C22195">
        <w:t xml:space="preserve"> and audio-only data </w:t>
      </w:r>
      <w:r w:rsidR="00E712EF">
        <w:t xml:space="preserve">(one study </w:t>
      </w:r>
      <w:r w:rsidR="00C22195">
        <w:fldChar w:fldCharType="begin" w:fldLock="1"/>
      </w:r>
      <w:r w:rsidR="00BB628A">
        <w:instrText>ADDIN CSL_CITATION {"citationItems":[{"id":"ITEM-1","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1","issue":"10","issued":{"date-parts":[["2005"]]},"page":"2307-2320","title":"Physician-elderly patient-companion communication and roles of companions in Japanese geriatric encounters","type":"article-journal","volume":"60"},"uris":["http://www.mendeley.com/documents/?uuid=4515723e-4444-4e84-8f27-03e72a6c9919"]}],"mendeley":{"formattedCitation":"[21]","plainTextFormattedCitation":"[21]","previouslyFormattedCitation":"[21]"},"properties":{"noteIndex":0},"schema":"https://github.com/citation-style-language/schema/raw/master/csl-citation.json"}</w:instrText>
      </w:r>
      <w:r w:rsidR="00C22195">
        <w:fldChar w:fldCharType="separate"/>
      </w:r>
      <w:r w:rsidR="00532C17" w:rsidRPr="00532C17">
        <w:rPr>
          <w:noProof/>
        </w:rPr>
        <w:t>[21]</w:t>
      </w:r>
      <w:r w:rsidR="00C22195">
        <w:fldChar w:fldCharType="end"/>
      </w:r>
      <w:r w:rsidR="00E712EF">
        <w:t>);</w:t>
      </w:r>
      <w:r w:rsidR="00C22195">
        <w:t xml:space="preserve"> </w:t>
      </w:r>
      <w:r w:rsidR="00E712EF">
        <w:t xml:space="preserve">analysis of video </w:t>
      </w:r>
      <w:r w:rsidR="00E712EF">
        <w:fldChar w:fldCharType="begin" w:fldLock="1"/>
      </w:r>
      <w:r w:rsidR="000C505C">
        <w:instrText>ADDIN CSL_CITATION {"citationItems":[{"id":"ITEM-1","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1","issue":"7","issued":{"date-parts":[["2005"]]},"page":"1583-1591","title":"Autonomy-related Behaviors of Patient Companions and Their Effect on Decision-making Activity in Geriatric Primary Care Visits","type":"article","volume":"60"},"uris":["http://www.mendeley.com/documents/?uuid=6ecb54e1-4629-49de-93ab-f7ab555a56f3"]}],"mendeley":{"formattedCitation":"[38]","plainTextFormattedCitation":"[38]","previouslyFormattedCitation":"[34]"},"properties":{"noteIndex":0},"schema":"https://github.com/citation-style-language/schema/raw/master/csl-citation.json"}</w:instrText>
      </w:r>
      <w:r w:rsidR="00E712EF">
        <w:fldChar w:fldCharType="separate"/>
      </w:r>
      <w:r w:rsidR="000C505C" w:rsidRPr="000C505C">
        <w:rPr>
          <w:noProof/>
        </w:rPr>
        <w:t>[38]</w:t>
      </w:r>
      <w:r w:rsidR="00E712EF">
        <w:fldChar w:fldCharType="end"/>
      </w:r>
      <w:r w:rsidR="00E712EF">
        <w:t xml:space="preserve"> and audio-only </w:t>
      </w:r>
      <w:r w:rsidR="00E712EF">
        <w:fldChar w:fldCharType="begin" w:fldLock="1"/>
      </w:r>
      <w:r w:rsidR="00BB628A">
        <w:instrText>ADDIN CSL_CITATION {"citationItems":[{"id":"ITEM-1","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1","issue":"2","issued":{"date-parts":[["1985"]]},"page":"236-247","title":"The formation of coalitions: interaction strategies in triads","type":"article-journal","volume":"7"},"uris":["http://www.mendeley.com/documents/?uuid=c18e9288-7fa3-46d7-9006-aa18b7e141e7"]}],"mendeley":{"formattedCitation":"[20]","plainTextFormattedCitation":"[20]","previouslyFormattedCitation":"[20]"},"properties":{"noteIndex":0},"schema":"https://github.com/citation-style-language/schema/raw/master/csl-citation.json"}</w:instrText>
      </w:r>
      <w:r w:rsidR="00E712EF">
        <w:fldChar w:fldCharType="separate"/>
      </w:r>
      <w:r w:rsidR="00532C17" w:rsidRPr="00532C17">
        <w:rPr>
          <w:noProof/>
        </w:rPr>
        <w:t>[20]</w:t>
      </w:r>
      <w:r w:rsidR="00E712EF">
        <w:fldChar w:fldCharType="end"/>
      </w:r>
      <w:r w:rsidR="00E712EF">
        <w:t xml:space="preserve"> recordings of consultations using bespoke behaviour coding instruments; </w:t>
      </w:r>
      <w:r w:rsidR="00C22195">
        <w:t xml:space="preserve">descriptive and inferential </w:t>
      </w:r>
      <w:r w:rsidR="00480F34">
        <w:t xml:space="preserve">statistical </w:t>
      </w:r>
      <w:r w:rsidR="00C22195">
        <w:t>analysis of quantitative data from survey instruments (one study using the SF-12 scale</w:t>
      </w:r>
      <w:r w:rsidR="00480F34">
        <w:t xml:space="preserve"> </w:t>
      </w:r>
      <w:r w:rsidR="00480F34">
        <w:fldChar w:fldCharType="begin" w:fldLock="1"/>
      </w:r>
      <w:r w:rsidR="00384352">
        <w:instrText>ADDIN CSL_CITATION {"citationItems":[{"id":"ITEM-1","itemData":{"DOI":"10.1111/j.1440-1614.2006.01886.x","ISBN":"0004-8674","ISSN":"00048674","PMID":"16911756","abstract":"OBJECTIVE: The effects of using different approaches to scoring the SF-12 summary scales of physical and mental health were examined with a view to informing the design and interpretation of community-based survey research. METHOD: Data from a population-based study of 7485 participants in three cohorts aged 20-24, 40-44 and 60-64 years were used to examine relationships among measures of physical and mental health calculated from the same items using the SF-12 and RAND-12 approaches to scoring, and other measures of chronic physical conditions and psychological distress. RESULTS: A measure of physical health constructed using the RAND-12 scoring showed a monotonic negative association with psychological distress as measured by the Goldberg depression and anxiety scales. However, a non-monotonic association was evident in the relationship between SF-12 physical health scores and distress, with very high SF-12 physical health scores corresponding with high levels of distress. These relationships highlight difficulties in interpretation that can arise when using the SF-12 summary scales in some analytical contexts. CONCLUSIONS: It is recommended that community surveys that measure physical and mental functioning using the SF-12 items generate summary scores using the RAND-12 protocol in addition to the SF-12 approach. In general, researchers should be wary of using factor scores based on orthogonal rotation, which assumes that measures are uncorrelated, to represent constructs that have an actual association.","author":[{"dropping-particle":"","family":"Windsor","given":"Timothy D.","non-dropping-particle":"","parse-names":false,"suffix":""},{"dropping-particle":"","family":"Rodgers","given":"Bryan","non-dropping-particle":"","parse-names":false,"suffix":""},{"dropping-particle":"","family":"Butterworth","given":"Peter","non-dropping-particle":"","parse-names":false,"suffix":""},{"dropping-particle":"","family":"Anstey","given":"Kaarin J.","non-dropping-particle":"","parse-names":false,"suffix":""},{"dropping-particle":"","family":"Jorm","given":"Anthony F.","non-dropping-particle":"","parse-names":false,"suffix":""}],"container-title":"Australian and New Zealand Journal of Psychiatry","id":"ITEM-1","issue":"9","issued":{"date-parts":[["2006"]]},"page":"797-803","title":"Measuring physical and mental health using the SF-12: Implications for community surveys of mental health","type":"article-journal","volume":"40"},"uris":["http://www.mendeley.com/documents/?uuid=7f1d576e-dbe7-4aa0-b1be-9a1831268f09"]}],"mendeley":{"formattedCitation":"[43]","plainTextFormattedCitation":"[43]","previouslyFormattedCitation":"[43]"},"properties":{"noteIndex":0},"schema":"https://github.com/citation-style-language/schema/raw/master/csl-citation.json"}</w:instrText>
      </w:r>
      <w:r w:rsidR="00480F34">
        <w:fldChar w:fldCharType="separate"/>
      </w:r>
      <w:r w:rsidR="00D27414" w:rsidRPr="00D27414">
        <w:rPr>
          <w:noProof/>
        </w:rPr>
        <w:t>[43]</w:t>
      </w:r>
      <w:r w:rsidR="00480F34">
        <w:fldChar w:fldCharType="end"/>
      </w:r>
      <w:r w:rsidR="00C22195">
        <w:t xml:space="preserve"> as a measure of physical and mental health </w:t>
      </w:r>
      <w:r w:rsidR="00C22195">
        <w:fldChar w:fldCharType="begin" w:fldLock="1"/>
      </w:r>
      <w:r w:rsidR="000C505C">
        <w:instrText>ADDIN CSL_CITATION {"citationItems":[{"id":"ITEM-1","itemData":{"DOI":"10.1111/j.1464-410X.2010.09945.x","ISSN":"14644096","author":[{"dropping-particle":"","family":"Zeliadt","given":"Steven B","non-dropping-particle":"","parse-names":false,"suffix":""},{"dropping-particle":"","family":"Penson","given":"David F","non-dropping-particle":"","parse-names":false,"suffix":""},{"dropping-particle":"","family":"Moinpour","given":"Carol M","non-dropping-particle":"","parse-names":false,"suffix":""},{"dropping-particle":"","family":"Blough","given":"David K","non-dropping-particle":"","parse-names":false,"suffix":""},{"dropping-particle":"","family":"Fedorenko","given":"Catherine R","non-dropping-particle":"","parse-names":false,"suffix":""},{"dropping-particle":"","family":"Hall","given":"Ingrid J","non-dropping-particle":"","parse-names":false,"suffix":""},{"dropping-particle":"","family":"Smith","given":"Judith Lee","non-dropping-particle":"","parse-names":false,"suffix":""},{"dropping-particle":"","family":"Ekwueme","given":"Donatus U","non-dropping-particle":"","parse-names":false,"suffix":""},{"dropping-particle":"","family":"Thompson","given":"Ian M","non-dropping-particle":"","parse-names":false,"suffix":""},{"dropping-particle":"","family":"Keane","given":"Thomas E","non-dropping-particle":"","parse-names":false,"suffix":""},{"dropping-particle":"","family":"Ramsey","given":"Scott D","non-dropping-particle":"","parse-names":false,"suffix":""}],"container-title":"BJU International","id":"ITEM-1","issue":"6","issued":{"date-parts":[["2011","2"]]},"page":"851-856","title":"Provider and partner interactions in the treatment decision-making process for newly diagnosed localized prostate cancer","type":"article-journal","volume":"108"},"uris":["http://www.mendeley.com/documents/?uuid=13357010-ca21-4e26-97fb-79d6ddbac865"]}],"mendeley":{"formattedCitation":"[36]","plainTextFormattedCitation":"[36]","previouslyFormattedCitation":"[32]"},"properties":{"noteIndex":0},"schema":"https://github.com/citation-style-language/schema/raw/master/csl-citation.json"}</w:instrText>
      </w:r>
      <w:r w:rsidR="00C22195">
        <w:fldChar w:fldCharType="separate"/>
      </w:r>
      <w:r w:rsidR="000C505C" w:rsidRPr="000C505C">
        <w:rPr>
          <w:noProof/>
        </w:rPr>
        <w:t>[36]</w:t>
      </w:r>
      <w:r w:rsidR="00C22195">
        <w:fldChar w:fldCharType="end"/>
      </w:r>
      <w:r w:rsidR="00480F34">
        <w:t>,</w:t>
      </w:r>
      <w:r w:rsidR="0031657D">
        <w:t xml:space="preserve"> </w:t>
      </w:r>
      <w:r w:rsidR="00480F34">
        <w:t>one using the Control Preferences Scale</w:t>
      </w:r>
      <w:r w:rsidR="00735194">
        <w:t xml:space="preserve"> (CPS</w:t>
      </w:r>
      <w:r w:rsidR="00480F34">
        <w:t xml:space="preserve"> </w:t>
      </w:r>
      <w:r w:rsidR="00480F34">
        <w:fldChar w:fldCharType="begin" w:fldLock="1"/>
      </w:r>
      <w:r w:rsidR="00384352">
        <w:instrText>ADDIN CSL_CITATION {"citationItems":[{"id":"ITEM-1","itemData":{"ISSN":"0844-5621 (Print)","PMID":"9505581","abstract":"The Control Preferences Scale (CPS) was developed to measure a construct that emerged from a grounded theory of how treatment decisions are made among people with life-threatening illnesses. The control preferences construct is defined as \"the degree of control an individual wants to assume when decisions are being made about medical treatment.\" The CPS consists of five cards that each portrays a different role in treatment decision-making using a statement and a cartoon. These roles range from the individual making the treatment decisions, through the individual making the decisions jointly with the physician, to the physician making the decisions. The CPS involves subjects in making a series of paired comparisons to provide their total preference order over the five cards. These preference orders are analyzed using unfolding theory to determine the distribution of preferences in different populations and the effect of covariates on consumer preferences. The scale has been tested in a variety of populations, ranging from the general public to highly stressed groups. The CPS has proven to be a clinically relevant, easily administered, valid, and reliable measure of preferred roles in health-care decision-making.","author":[{"dropping-particle":"","family":"Degner","given":"L F","non-dropping-particle":"","parse-names":false,"suffix":""},{"dropping-particle":"","family":"Sloan","given":"J A","non-dropping-particle":"","parse-names":false,"suffix":""},{"dropping-particle":"","family":"Venkatesh","given":"P","non-dropping-particle":"","parse-names":false,"suffix":""}],"container-title":"The Canadian journal of nursing research = Revue canadienne de recherche en sciences infirmieres","id":"ITEM-1","issue":"3","issued":{"date-parts":[["1997"]]},"language":"eng","page":"21-43","publisher-place":"United States","title":"The Control Preferences Scale.","type":"article-journal","volume":"29"},"uris":["http://www.mendeley.com/documents/?uuid=fd8dc583-942f-43ae-ae29-c9c8622a8023"]}],"mendeley":{"formattedCitation":"[44]","plainTextFormattedCitation":"[44]","previouslyFormattedCitation":"[44]"},"properties":{"noteIndex":0},"schema":"https://github.com/citation-style-language/schema/raw/master/csl-citation.json"}</w:instrText>
      </w:r>
      <w:r w:rsidR="00480F34">
        <w:fldChar w:fldCharType="separate"/>
      </w:r>
      <w:r w:rsidR="00D27414" w:rsidRPr="00D27414">
        <w:rPr>
          <w:noProof/>
        </w:rPr>
        <w:t>[44]</w:t>
      </w:r>
      <w:r w:rsidR="00480F34">
        <w:fldChar w:fldCharType="end"/>
      </w:r>
      <w:r w:rsidR="00735194">
        <w:t xml:space="preserve">) to measure information and decision preferences </w:t>
      </w:r>
      <w:r w:rsidR="00735194">
        <w:fldChar w:fldCharType="begin" w:fldLock="1"/>
      </w:r>
      <w:r w:rsidR="000C505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page":"42-49","title":"Assessing information and decision preferences of men with prostate cancer and their partners","type":"article-journal","volume":"25"},"uris":["http://www.mendeley.com/documents/?uuid=e1314f3f-0afe-4565-938d-b71b786e9c72"]}],"mendeley":{"formattedCitation":"[39]","plainTextFormattedCitation":"[39]","previouslyFormattedCitation":"[35]"},"properties":{"noteIndex":0},"schema":"https://github.com/citation-style-language/schema/raw/master/csl-citation.json"}</w:instrText>
      </w:r>
      <w:r w:rsidR="00735194">
        <w:fldChar w:fldCharType="separate"/>
      </w:r>
      <w:r w:rsidR="000C505C" w:rsidRPr="000C505C">
        <w:rPr>
          <w:noProof/>
        </w:rPr>
        <w:t>[39]</w:t>
      </w:r>
      <w:r w:rsidR="00735194">
        <w:fldChar w:fldCharType="end"/>
      </w:r>
      <w:r w:rsidR="00735194">
        <w:t xml:space="preserve">, and two using bespoke survey instruments </w:t>
      </w:r>
      <w:r w:rsidR="00735194">
        <w:fldChar w:fldCharType="begin" w:fldLock="1"/>
      </w:r>
      <w:r w:rsidR="000C505C">
        <w:instrText>ADDIN CSL_CITATION {"citationItems":[{"id":"ITEM-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1","issue":"4","issued":{"date-parts":[["2003"]]},"page":"365-369","title":"Partner's influence on patient preference for treatment in early prostate cancer","type":"article-journal","volume":"92"},"uris":["http://www.mendeley.com/documents/?uuid=b8f3847c-3290-44ec-a44c-84425e87b3b1"]},{"id":"ITEM-2","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2","issue":"1","issued":{"date-parts":[["2002"]]},"page":"42-49","title":"Assessing information and decision preferences of men with prostate cancer and their partners","type":"article-journal","volume":"25"},"uris":["http://www.mendeley.com/documents/?uuid=e1314f3f-0afe-4565-938d-b71b786e9c72"]}],"mendeley":{"formattedCitation":"[30,39]","plainTextFormattedCitation":"[30,39]","previouslyFormattedCitation":"[35,38]"},"properties":{"noteIndex":0},"schema":"https://github.com/citation-style-language/schema/raw/master/csl-citation.json"}</w:instrText>
      </w:r>
      <w:r w:rsidR="00735194">
        <w:fldChar w:fldCharType="separate"/>
      </w:r>
      <w:r w:rsidR="000C505C" w:rsidRPr="000C505C">
        <w:rPr>
          <w:noProof/>
        </w:rPr>
        <w:t>[30,39]</w:t>
      </w:r>
      <w:r w:rsidR="00735194">
        <w:fldChar w:fldCharType="end"/>
      </w:r>
      <w:r w:rsidR="00E712EF">
        <w:t xml:space="preserve">). Overall, six studies involved direct observation of triadic communication in clinical settings </w:t>
      </w:r>
      <w:r w:rsidR="00E712EF">
        <w:fldChar w:fldCharType="begin" w:fldLock="1"/>
      </w:r>
      <w:r w:rsidR="000C505C">
        <w:instrText>ADDIN CSL_CITATION {"citationItems":[{"id":"ITEM-1","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1","issue":"2","issued":{"date-parts":[["2015"]]},"title":"Communication Patterns in Audiologic Rehabilitation History-Taking:  Audiologists, Patients, and Their Companions","type":"article-journal","volume":"36"},"uris":["http://www.mendeley.com/documents/?uuid=779cc232-9b6b-4dca-8f36-b89c71ae8f60"]},{"id":"ITEM-2","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2","issue":"2","issued":{"date-parts":[["2015"]]},"page":"70-76","title":"Family member involvement in audiology appointments with older people with hearing impairment","type":"article-journal","volume":"54"},"uris":["http://www.mendeley.com/documents/?uuid=3c9858e6-63d8-40f6-aac5-556323111235"]},{"id":"ITEM-3","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3","issue":"2","issued":{"date-parts":[["1985"]]},"page":"236-247","title":"The formation of coalitions: interaction strategies in triads","type":"article-journal","volume":"7"},"uris":["http://www.mendeley.com/documents/?uuid=c18e9288-7fa3-46d7-9006-aa18b7e141e7"]},{"id":"ITEM-4","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4","issue":"7","issued":{"date-parts":[["2005"]]},"page":"1583-1591","title":"Autonomy-related Behaviors of Patient Companions and Their Effect on Decision-making Activity in Geriatric Primary Care Visits","type":"article","volume":"60"},"uris":["http://www.mendeley.com/documents/?uuid=6ecb54e1-4629-49de-93ab-f7ab555a56f3"]},{"id":"ITEM-5","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5","issue":"10","issued":{"date-parts":[["2005"]]},"page":"2307-2320","title":"Physician-elderly patient-companion communication and roles of companions in Japanese geriatric encounters","type":"article-journal","volume":"60"},"uris":["http://www.mendeley.com/documents/?uuid=4515723e-4444-4e84-8f27-03e72a6c9919"]},{"id":"ITEM-6","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6","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mendeley":{"formattedCitation":"[20,21,29,34,38,40]","plainTextFormattedCitation":"[20,21,29,34,38,40]","previouslyFormattedCitation":"[20,21,30,34,36,37]"},"properties":{"noteIndex":0},"schema":"https://github.com/citation-style-language/schema/raw/master/csl-citation.json"}</w:instrText>
      </w:r>
      <w:r w:rsidR="00E712EF">
        <w:fldChar w:fldCharType="separate"/>
      </w:r>
      <w:r w:rsidR="000C505C" w:rsidRPr="000C505C">
        <w:rPr>
          <w:noProof/>
        </w:rPr>
        <w:t>[20,21,29,34,38,40]</w:t>
      </w:r>
      <w:r w:rsidR="00E712EF">
        <w:fldChar w:fldCharType="end"/>
      </w:r>
      <w:r w:rsidR="004A7A3E">
        <w:t xml:space="preserve">, while the remainder </w:t>
      </w:r>
      <w:r w:rsidR="00532C17">
        <w:t>made use of retrospective reports</w:t>
      </w:r>
      <w:r w:rsidR="004A7A3E">
        <w:t xml:space="preserve"> </w:t>
      </w:r>
      <w:r w:rsidR="004A7A3E">
        <w:fldChar w:fldCharType="begin" w:fldLock="1"/>
      </w:r>
      <w:r w:rsidR="000C505C">
        <w:instrText>ADDIN CSL_CITATION {"citationItems":[{"id":"ITEM-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1","issue":"4","issued":{"date-parts":[["2003"]]},"page":"365-369","title":"Partner's influence on patient preference for treatment in early prostate cancer","type":"article-journal","volume":"92"},"uris":["http://www.mendeley.com/documents/?uuid=b8f3847c-3290-44ec-a44c-84425e87b3b1"]},{"id":"ITEM-2","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2","issue":"1","issued":{"date-parts":[["2008","10"]]},"page":"91-6","title":"Patient-centred care: What are the experiences of prostate cancer patients and their partners?","type":"article-journal","volume":"73"},"uris":["http://www.mendeley.com/documents/?uuid=4122e8bf-098d-4c51-af3f-bf44984faec0"]},{"id":"ITEM-3","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3","issue":"2","issued":{"date-parts":[["1994","3"]]},"language":"eng","page":"124-129","publisher-place":"England","title":"Parents' needs after ultrasound diagnosis of a fetal malformation: an empirical deficit analysis.","type":"article-journal","volume":"4"},"uris":["http://www.mendeley.com/documents/?uuid=8b6a763b-cdd5-4747-8bd8-21721fd21ff1"]},{"id":"ITEM-4","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4","issue":"2","issued":{"date-parts":[["2015"]]},"title":"Communication Patterns in Audiologic Rehabilitation History-Taking:  Audiologists, Patients, and Their Companions","type":"article-journal","volume":"36"},"uris":["http://www.mendeley.com/documents/?uuid=779cc232-9b6b-4dca-8f36-b89c71ae8f60"]},{"id":"ITEM-5","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5","issue":"1","issued":{"date-parts":[["2002"]]},"page":"42-49","title":"Assessing information and decision preferences of men with prostate cancer and their partners","type":"article-journal","volume":"25"},"uris":["http://www.mendeley.com/documents/?uuid=e1314f3f-0afe-4565-938d-b71b786e9c72"]},{"id":"ITEM-6","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6","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id":"ITEM-7","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7","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id":"ITEM-8","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8","issue":"6","issued":{"date-parts":[["2016"]]},"page":"605-613","title":"Experiences of prenatal diagnosis and decision-making about termination of pregnancy: A qualitative study","type":"article","volume":"56"},"uris":["http://www.mendeley.com/documents/?uuid=424a9ad6-0ba4-4eb2-a5a0-f5206c57b71c"]},{"id":"ITEM-9","itemData":{"DOI":"10.1111/j.1464-410X.2010.09945.x","ISSN":"14644096","author":[{"dropping-particle":"","family":"Zeliadt","given":"Steven B","non-dropping-particle":"","parse-names":false,"suffix":""},{"dropping-particle":"","family":"Penson","given":"David F","non-dropping-particle":"","parse-names":false,"suffix":""},{"dropping-particle":"","family":"Moinpour","given":"Carol M","non-dropping-particle":"","parse-names":false,"suffix":""},{"dropping-particle":"","family":"Blough","given":"David K","non-dropping-particle":"","parse-names":false,"suffix":""},{"dropping-particle":"","family":"Fedorenko","given":"Catherine R","non-dropping-particle":"","parse-names":false,"suffix":""},{"dropping-particle":"","family":"Hall","given":"Ingrid J","non-dropping-particle":"","parse-names":false,"suffix":""},{"dropping-particle":"","family":"Smith","given":"Judith Lee","non-dropping-particle":"","parse-names":false,"suffix":""},{"dropping-particle":"","family":"Ekwueme","given":"Donatus U","non-dropping-particle":"","parse-names":false,"suffix":""},{"dropping-particle":"","family":"Thompson","given":"Ian M","non-dropping-particle":"","parse-names":false,"suffix":""},{"dropping-particle":"","family":"Keane","given":"Thomas E","non-dropping-particle":"","parse-names":false,"suffix":""},{"dropping-particle":"","family":"Ramsey","given":"Scott D","non-dropping-particle":"","parse-names":false,"suffix":""}],"container-title":"BJU International","id":"ITEM-9","issue":"6","issued":{"date-parts":[["2011","2"]]},"page":"851-856","title":"Provider and partner interactions in the treatment decision-making process for newly diagnosed localized prostate cancer","type":"article-journal","volume":"108"},"uris":["http://www.mendeley.com/documents/?uuid=13357010-ca21-4e26-97fb-79d6ddbac865"]}],"mendeley":{"formattedCitation":"[29–33,35–37,39]","plainTextFormattedCitation":"[29–33,35–37,39]","previouslyFormattedCitation":"[29,31–33,35,37–40]"},"properties":{"noteIndex":0},"schema":"https://github.com/citation-style-language/schema/raw/master/csl-citation.json"}</w:instrText>
      </w:r>
      <w:r w:rsidR="004A7A3E">
        <w:fldChar w:fldCharType="separate"/>
      </w:r>
      <w:r w:rsidR="000C505C" w:rsidRPr="000C505C">
        <w:rPr>
          <w:noProof/>
        </w:rPr>
        <w:t>[29–33,35–37,39]</w:t>
      </w:r>
      <w:r w:rsidR="004A7A3E">
        <w:fldChar w:fldCharType="end"/>
      </w:r>
      <w:r w:rsidR="004A7A3E">
        <w:t>.</w:t>
      </w:r>
      <w:r w:rsidR="00A665B6">
        <w:t xml:space="preserve"> </w:t>
      </w:r>
      <w:r w:rsidR="002B1D8A">
        <w:t>Quality assessment</w:t>
      </w:r>
      <w:r w:rsidR="00B63E7A">
        <w:t xml:space="preserve"> scores</w:t>
      </w:r>
      <w:r w:rsidR="002B1D8A">
        <w:t xml:space="preserve"> (determined </w:t>
      </w:r>
      <w:r w:rsidR="00B63E7A">
        <w:t>using Qualsyst</w:t>
      </w:r>
      <w:r w:rsidR="004116C8">
        <w:t>, with scores towards 1 indicating higher quality</w:t>
      </w:r>
      <w:r w:rsidR="00B63E7A">
        <w:t>) ranged from 0.6</w:t>
      </w:r>
      <w:r w:rsidR="002B1D8A">
        <w:t xml:space="preserve"> –</w:t>
      </w:r>
      <w:r w:rsidR="00B63E7A">
        <w:t xml:space="preserve"> 0.9 for qualitative methods (mean = 0.76)</w:t>
      </w:r>
      <w:r w:rsidR="00A665B6">
        <w:t xml:space="preserve">, </w:t>
      </w:r>
      <w:r w:rsidR="00B63E7A">
        <w:t xml:space="preserve">and 0.5 – 1 for quantitative methods (mean score = 0.85, </w:t>
      </w:r>
      <w:r w:rsidR="00A665B6">
        <w:t>see Additional File 1)</w:t>
      </w:r>
      <w:r w:rsidR="002B1D8A">
        <w:t>.</w:t>
      </w:r>
    </w:p>
    <w:p w14:paraId="1C476B82" w14:textId="77777777" w:rsidR="00E712EF" w:rsidRDefault="00E712EF" w:rsidP="00532C17">
      <w:pPr>
        <w:pStyle w:val="Heading3"/>
      </w:pPr>
      <w:r>
        <w:t>Study findings</w:t>
      </w:r>
    </w:p>
    <w:p w14:paraId="7AF4083B" w14:textId="364BA4E3" w:rsidR="00672610" w:rsidRDefault="00532C17" w:rsidP="009773A3">
      <w:pPr>
        <w:jc w:val="both"/>
      </w:pPr>
      <w:r>
        <w:t xml:space="preserve">Findings related </w:t>
      </w:r>
      <w:r w:rsidR="001F246C">
        <w:t>to partner involvement in treatment related decision making in triadic clinical consultations we</w:t>
      </w:r>
      <w:r w:rsidR="00E56C54">
        <w:t>re organised around four</w:t>
      </w:r>
      <w:r w:rsidR="003E7A8B">
        <w:t xml:space="preserve"> categories</w:t>
      </w:r>
      <w:r w:rsidR="001F246C">
        <w:t xml:space="preserve">: </w:t>
      </w:r>
      <w:r w:rsidR="001F246C" w:rsidRPr="001F246C">
        <w:rPr>
          <w:i/>
        </w:rPr>
        <w:t>descriptions of partner role</w:t>
      </w:r>
      <w:r w:rsidR="00672610">
        <w:rPr>
          <w:i/>
        </w:rPr>
        <w:t xml:space="preserve"> and behaviour</w:t>
      </w:r>
      <w:r w:rsidR="00672610">
        <w:t xml:space="preserve"> (</w:t>
      </w:r>
      <w:r w:rsidR="00BA628C">
        <w:t>eight</w:t>
      </w:r>
      <w:r w:rsidR="001F246C">
        <w:t xml:space="preserve"> studies </w:t>
      </w:r>
      <w:r w:rsidR="001F246C">
        <w:fldChar w:fldCharType="begin" w:fldLock="1"/>
      </w:r>
      <w:r w:rsidR="000C505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id":"ITEM-2","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2","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id":"ITEM-3","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3","issue":"2","issued":{"date-parts":[["1985"]]},"page":"236-247","title":"The formation of coalitions: interaction strategies in triads","type":"article-journal","volume":"7"},"uris":["http://www.mendeley.com/documents/?uuid=c18e9288-7fa3-46d7-9006-aa18b7e141e7"]},{"id":"ITEM-4","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4","issue":"2","issued":{"date-parts":[["2015"]]},"page":"70-76","title":"Family member involvement in audiology appointments with older people with hearing impairment","type":"article-journal","volume":"54"},"uris":["http://www.mendeley.com/documents/?uuid=3c9858e6-63d8-40f6-aac5-556323111235"]},{"id":"ITEM-5","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5","issue":"2","issued":{"date-parts":[["2015"]]},"title":"Communication Patterns in Audiologic Rehabilitation History-Taking:  Audiologists, Patients, and Their Companions","type":"article-journal","volume":"36"},"uris":["http://www.mendeley.com/documents/?uuid=779cc232-9b6b-4dca-8f36-b89c71ae8f60"]},{"id":"ITEM-6","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6","issue":"1","issued":{"date-parts":[["2008","10"]]},"page":"91-6","title":"Patient-centred care: What are the experiences of prostate cancer patients and their partners?","type":"article-journal","volume":"73"},"uris":["http://www.mendeley.com/documents/?uuid=4122e8bf-098d-4c51-af3f-bf44984faec0"]},{"id":"ITEM-7","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7","issue":"6","issued":{"date-parts":[["2016"]]},"page":"605-613","title":"Experiences of prenatal diagnosis and decision-making about termination of pregnancy: A qualitative study","type":"article","volume":"56"},"uris":["http://www.mendeley.com/documents/?uuid=424a9ad6-0ba4-4eb2-a5a0-f5206c57b71c"]},{"id":"ITEM-8","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8","issue":"7","issued":{"date-parts":[["2005"]]},"page":"1583-1591","title":"Autonomy-related Behaviors of Patient Companions and Their Effect on Decision-making Activity in Geriatric Primary Care Visits","type":"article","volume":"60"},"uris":["http://www.mendeley.com/documents/?uuid=6ecb54e1-4629-49de-93ab-f7ab555a56f3"]},{"id":"ITEM-9","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9","issue":"4","issued":{"date-parts":[["2003"]]},"page":"365-369","title":"Partner's influence on patient preference for treatment in early prostate cancer","type":"article-journal","volume":"92"},"uris":["http://www.mendeley.com/documents/?uuid=b8f3847c-3290-44ec-a44c-84425e87b3b1"]},{"id":"ITEM-10","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10","issue":"2","issued":{"date-parts":[["1994","3"]]},"language":"eng","page":"124-129","publisher-place":"England","title":"Parents' needs after ultrasound diagnosis of a fetal malformation: an empirical deficit analysis.","type":"article-journal","volume":"4"},"uris":["http://www.mendeley.com/documents/?uuid=8b6a763b-cdd5-4747-8bd8-21721fd21ff1"]}],"mendeley":{"formattedCitation":"[20,29–34,37,38,40]","plainTextFormattedCitation":"[20,29–34,37,38,40]","previouslyFormattedCitation":"[20,29,30,33,34,36–40]"},"properties":{"noteIndex":0},"schema":"https://github.com/citation-style-language/schema/raw/master/csl-citation.json"}</w:instrText>
      </w:r>
      <w:r w:rsidR="001F246C">
        <w:fldChar w:fldCharType="separate"/>
      </w:r>
      <w:r w:rsidR="000C505C" w:rsidRPr="000C505C">
        <w:rPr>
          <w:noProof/>
        </w:rPr>
        <w:t>[20,29–34,37,38,40]</w:t>
      </w:r>
      <w:r w:rsidR="001F246C">
        <w:fldChar w:fldCharType="end"/>
      </w:r>
      <w:r w:rsidR="001F246C">
        <w:t xml:space="preserve">; </w:t>
      </w:r>
      <w:r w:rsidR="00E56C54" w:rsidRPr="001F246C">
        <w:rPr>
          <w:i/>
        </w:rPr>
        <w:t>role intentions of partners</w:t>
      </w:r>
      <w:r w:rsidR="00E56C54">
        <w:rPr>
          <w:i/>
        </w:rPr>
        <w:t xml:space="preserve"> </w:t>
      </w:r>
      <w:r w:rsidR="00E56C54">
        <w:t xml:space="preserve">(four studies </w:t>
      </w:r>
      <w:r w:rsidR="00E56C54">
        <w:fldChar w:fldCharType="begin" w:fldLock="1"/>
      </w:r>
      <w:r w:rsidR="000C505C">
        <w:instrText>ADDIN CSL_CITATION {"citationItems":[{"id":"ITEM-1","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1","issue":"10","issued":{"date-parts":[["2005"]]},"page":"2307-2320","title":"Physician-elderly patient-companion communication and roles of companions in Japanese geriatric encounters","type":"article-journal","volume":"60"},"uris":["http://www.mendeley.com/documents/?uuid=4515723e-4444-4e84-8f27-03e72a6c9919"]},{"id":"ITEM-2","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2","issue":"1","issued":{"date-parts":[["2002"]]},"page":"42-49","title":"Assessing information and decision preferences of men with prostate cancer and their partners","type":"article-journal","volume":"25"},"uris":["http://www.mendeley.com/documents/?uuid=e1314f3f-0afe-4565-938d-b71b786e9c72"]},{"id":"ITEM-3","itemData":{"DOI":"10.1186/s12875-015-0368-9","ISSN":"1471-2296","abstract":"Background: Screening of primary care patients for unhealthy behaviors and mental health issues is recommended by numerous governing bodies internationally, yet evidence suggests that provider-initiated screening is not routine practice. The objective of this study was to implement systematic pre-screening of primary care patients for common preventive health issues on a large scale.; Methods: Patients registered for non-acute visits to one of 40 primary care providers from eight clinics in an Academic Medical Center health care network in the United States from May, 2012 to May, 2014 were contacted one- to three-days prior to their visit. Patients were invited to complete a questionnaire using an Interactive Voice Response (IVR) system. Six items assessed pain, smoking, alcohol use, physical activity, concern about weight, and mood.; Results: The acceptance rate among eligible patients reached by phone was 65.6 %, of which 95.5 % completed the IVR-Screen (N = 8,490; mean age 57; 57 % female). Sample demographics were representative of the overall primary care population from which participants were drawn on gender, race, and insurance status, but participants were slightly older and more likely to be married. Eighty-seven percent of patients screened positive on at least one item, and 59 % endorsed multiple problems. The majority of respondents (64.2 %) reported being never or only somewhat physically active. Weight concern was reported by 43.9 % of respondents, 36.4 % met criteria for unhealthy alcohol use, 23.4 % reported current pain, 19.6 % reported low mood, and 9.4 % reported smoking.; Conclusions: The percent endorsement for each behavioral health concern was generally consistent with studies of screening using other methods, and contrasts starkly with the reported low rates of screening and intervention for such concerns in typical PC practice. Results support the feasibility of IVR-based, large-scale pre-appointment behavioral health/ lifestyle risk factor screening of primary care patients. Pre-screening in this population facilitated participation in a controlled trial of brief treatment for unhealthy drinking, and also could be valuable clinically because it allows for case identification and management during routine care.; ","author":[{"dropping-particle":"","family":"Rose","given":"Gail L","non-dropping-particle":"","parse-names":false,"suffix":""},{"dropping-particle":"","family":"Ferraro","given":"Tonya A","non-dropping-particle":"","parse-names":false,"suffix":""},{"dropping-particle":"","family":"Skelly","given":"Joan M","non-dropping-particle":"","parse-names":false,"suffix":""},{"dropping-particle":"","family":"Badger","given":"Gary J","non-dropping-particle":"","parse-names":false,"suffix":""},{"dropping-particle":"","family":"MacLean","given":"Charles D","non-dropping-particle":"","parse-names":false,"suffix":""},{"dropping-particle":"","family":"Fazzino","given":"Tera L","non-dropping-particle":"","parse-names":false,"suffix":""},{"dropping-particle":"","family":"Helzer","given":"John E","non-dropping-particle":"","parse-names":false,"suffix":""}],"container-title":"BMC Family Practice","id":"ITEM-3","issued":{"date-parts":[["2015","10","23"]]},"note":"Accession Number: 26497902. Language: English. Date Revised: 20161019. Date Created: 20151027. Date Completed: 20160622. Update Code: 20161213. Publication Type: Journal Article. Journal ID: 100967792. Publication Model: Electronic. Cited Medium: Internet. NLM ISO Abbr: BMC Fam Pract. PubMed Central ID: PMC4619079. Comment: Cites: Arch Intern Med. 1998 Sep 14;158(16):1789-95. (PMID: 9738608). Cites: BMJ. 1992 Oct 10;305(6858):871-4. (PMID: 1422405). Cites: Psychol Bull. 1959 Mar;56(2):81-105. (PMID: 13634291). Cites: Arch Gen Psychiatry. 2005 Jun;62(6):617-27. (PMID: 15939839). Cites: J Stud Alcohol. 2005 May;66(3):379-88. (PMID: 16047527). Cites: Arch Gen Psychiatry. 2005 Oct;62(10):1097-106. (PMID: 16203955). Cites: Obesity (Silver Spring). 2006 Mar;14(3):373-6. (PMID: 16648606). Cites: J Gen Intern Med. 2007 Oct;22(10):1453-8. (PMID: 17668269). Cites: Med Sci Sports Exerc. 2008 Jan;40(1):181-8. (PMID: 18091006). Cites: J Gen Intern Med. 2008 Apr;23(4):476-80. (PMID: 18373148). Cites: Natl Health Stat Report. 2008 Aug 6;(3):1-39. (PMID: 18972720). Cites: Ann Intern Med. 2009 Apr 21;150(8):551-5. (PMID: 19380855). Cites: J Gen Intern Med. 2009 Jul;24(7):783-8. (PMID: 19247718). Cites: Ann Intern Med. 2009 Dec 1;151(11):793-803. (PMID: 19949145). Cites: J Stud Alcohol Drugs. 2010 Sep;71(5):734-8. (PMID: 20731979). Cites: J Phys Act Health. 2010 Sep;7(5):571-6. (PMID: 20864751). Cites: Ann Fam Med. 2010 Nov-Dec;8(6):484-92. (PMID: 21060117). Cites: Am J Prev Med. 2011 Aug;41(2):216-27. (PMID: 21767730). Cites: Addict Behav. 2011 Dec;36(12):1191-8. (PMID: 21849233). Cites: BMC Med Inform Decis Mak. 2011;11:73. (PMID: 22115059). Cites: NCHS Data Brief. 2012 Feb;(86):1-8. (PMID: 22617014). Cites: Ann Fam Med. 2012 Jul-Aug;10(4):312-9. (PMID: 22778119). Cites: J Am Med Inform Assoc. 2012 Jul-Aug;19(4):575-82. (PMID: 22511015). Cites: J Epidemiol Community Health. 2012 Sep;66(9):791-5. (PMID: 21571750). Cites: Ann Intern Med. 2012 Sep 4;157(5):367-71. (PMID: 22733153). Cites: Ann Intern Med. 2012 Sep 4;157(5):373-8. (PMID: 22733087). Cites: BMC Public Health. 2012;12:809. (PMID: 22992241). Cites: BMJ. 2013;346:e8501. (PMID: 23303891). Cites: Fam Med. 2013 Apr;45(4):268-71. (PMID: 23553091). Cites: Ann Fam Med. 2013 Sep-Oct;11(5):460-6. (PMID: 24019278). Cites: Ann Intern Med. 2013 Aug 6;159(3):210-8. (PMID: 23698791). Cites: J Gen Intern Med. 2014 Feb;29(2):341-8. (PMID: 24309950). Cites: J Subst Abuse Treat. 2014 Jul;47(1):93-101. (PMID: 24629887). Cites: Vital Health Stat 10. 2013 May;(257):1-184. (PMID: 25116426). Cites: Pain. 2001 May;92(1-2):195-200. (PMID: 11323140). Cites: JAMA. 1999 Oct 27;282(16):1583-8. (PMID: 10546701). Cites: Am J Prev Med. 2002 May;22(4):320-3. (PMID: 11988386). Cites: Comput Inform Nurs. 2002 Mar-Apr;20(2):46-52. (PMID: 11984122). Cites: BMJ. 2002 Oct 19;325(7369):870. (PMID: 12386040). Cites: Am J Public Health. 2003 Apr;93(4):635-41. (PMID: 12660210). Cites: Am J Public Health. 2003 May;93(5):786-91. (PMID: 12721145). Cites: Am J Prev Med. 2003 May;24(4):332-9. (PMID: 12726871). Cites: Med Care. 2003 Nov;41(11):1284-92. (PMID: 14583691). Cites: Am J Prev Med. 2004 Aug;27(2 Suppl):34-41. (PMID: 15275672). Cites: Prev Med. 1985 Sep;14(5):636-47. (PMID: 4070193). Cites: Gen Hosp Psychiatry. 1992 Jul;14(4):237-47. (PMID: 1505745). Cites: Int J Obes Relat Metab Disord. 1999 Jul;23(7):738-45. (PMID: 10454108). Linking ISSN: 14712296. Subset: IM; Grant Information: R01 AA018658 United States AA NIAAA NIH HHS; R01AA018658 United States AA NIAAA NIH HHS Date of Electronic Publication: 2015 Oct 23. ; Original Imprints: Publication: London : BioMed Central, [2000-","page":"150","publisher":"BioMed Central","publisher-place":"Department of Psychiatry, the University of Vermont, Burlington, VT, USA. gail.rose@vtmednet.org.","title":"Feasibility of automated pre-screening for lifestyle and behavioral health risk factors in primary care.","type":"article-journal","volume":"16"},"uris":["http://www.mendeley.com/documents/?uuid=a44d0efd-9612-44c3-9125-143a363d6739"]},{"id":"ITEM-4","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4","issue":"4","issued":{"date-parts":[["2003"]]},"page":"365-369","title":"Partner's influence on patient preference for treatment in early prostate cancer","type":"article-journal","volume":"92"},"uris":["http://www.mendeley.com/documents/?uuid=b8f3847c-3290-44ec-a44c-84425e87b3b1"]}],"mendeley":{"formattedCitation":"[21,30,39,45]","plainTextFormattedCitation":"[21,30,39,45]","previouslyFormattedCitation":"[21,35,38,45]"},"properties":{"noteIndex":0},"schema":"https://github.com/citation-style-language/schema/raw/master/csl-citation.json"}</w:instrText>
      </w:r>
      <w:r w:rsidR="00E56C54">
        <w:fldChar w:fldCharType="separate"/>
      </w:r>
      <w:r w:rsidR="000C505C" w:rsidRPr="000C505C">
        <w:rPr>
          <w:noProof/>
        </w:rPr>
        <w:t>[21,30,39,45]</w:t>
      </w:r>
      <w:r w:rsidR="00E56C54">
        <w:fldChar w:fldCharType="end"/>
      </w:r>
      <w:r w:rsidR="00E56C54">
        <w:t xml:space="preserve">); </w:t>
      </w:r>
      <w:r w:rsidR="00E56C54" w:rsidRPr="00E56C54">
        <w:rPr>
          <w:i/>
        </w:rPr>
        <w:t>relationship between partner and patient behaviour</w:t>
      </w:r>
      <w:r w:rsidR="00E56C54" w:rsidRPr="00E56C54">
        <w:t xml:space="preserve"> </w:t>
      </w:r>
      <w:r w:rsidR="000455D8">
        <w:t>(three</w:t>
      </w:r>
      <w:r w:rsidR="00672610">
        <w:t xml:space="preserve"> studies </w:t>
      </w:r>
      <w:r w:rsidR="00672610">
        <w:fldChar w:fldCharType="begin" w:fldLock="1"/>
      </w:r>
      <w:r w:rsidR="000C505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id":"ITEM-2","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2","issue":"4","issued":{"date-parts":[["2003"]]},"page":"365-369","title":"Partner's influence on patient preference for treatment in early prostate cancer","type":"article-journal","volume":"92"},"uris":["http://www.mendeley.com/documents/?uuid=b8f3847c-3290-44ec-a44c-84425e87b3b1"]},{"id":"ITEM-3","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3","issue":"2","issued":{"date-parts":[["1994","3"]]},"language":"eng","page":"124-129","publisher-place":"England","title":"Parents' needs after ultrasound diagnosis of a fetal malformation: an empirical deficit analysis.","type":"article-journal","volume":"4"},"uris":["http://www.mendeley.com/documents/?uuid=8b6a763b-cdd5-4747-8bd8-21721fd21ff1"]}],"mendeley":{"formattedCitation":"[30,31,34]","plainTextFormattedCitation":"[30,31,34]","previouslyFormattedCitation":"[30,38,39]"},"properties":{"noteIndex":0},"schema":"https://github.com/citation-style-language/schema/raw/master/csl-citation.json"}</w:instrText>
      </w:r>
      <w:r w:rsidR="00672610">
        <w:fldChar w:fldCharType="separate"/>
      </w:r>
      <w:r w:rsidR="000C505C" w:rsidRPr="000C505C">
        <w:rPr>
          <w:noProof/>
        </w:rPr>
        <w:t>[30,31,34]</w:t>
      </w:r>
      <w:r w:rsidR="00672610">
        <w:fldChar w:fldCharType="end"/>
      </w:r>
      <w:r w:rsidR="00E56C54">
        <w:t>)</w:t>
      </w:r>
      <w:r w:rsidR="00BA628C">
        <w:t>;</w:t>
      </w:r>
      <w:r w:rsidR="001F246C">
        <w:t xml:space="preserve"> and </w:t>
      </w:r>
      <w:r w:rsidR="00E56C54" w:rsidRPr="00E56C54">
        <w:rPr>
          <w:i/>
        </w:rPr>
        <w:t xml:space="preserve">relationship between HCP and partner involvement in triadic consultations </w:t>
      </w:r>
      <w:r w:rsidR="00704A6E">
        <w:t>(four</w:t>
      </w:r>
      <w:r w:rsidR="001F246C">
        <w:t xml:space="preserve"> studies </w:t>
      </w:r>
      <w:r w:rsidR="001F246C">
        <w:fldChar w:fldCharType="begin" w:fldLock="1"/>
      </w:r>
      <w:r w:rsidR="000C505C">
        <w:instrText>ADDIN CSL_CITATION {"citationItems":[{"id":"ITEM-1","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1","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id":"ITEM-2","itemData":{"DOI":"10.1111/j.1464-410X.2010.09945.x","ISSN":"14644096","author":[{"dropping-particle":"","family":"Zeliadt","given":"Steven B","non-dropping-particle":"","parse-names":false,"suffix":""},{"dropping-particle":"","family":"Penson","given":"David F","non-dropping-particle":"","parse-names":false,"suffix":""},{"dropping-particle":"","family":"Moinpour","given":"Carol M","non-dropping-particle":"","parse-names":false,"suffix":""},{"dropping-particle":"","family":"Blough","given":"David K","non-dropping-particle":"","parse-names":false,"suffix":""},{"dropping-particle":"","family":"Fedorenko","given":"Catherine R","non-dropping-particle":"","parse-names":false,"suffix":""},{"dropping-particle":"","family":"Hall","given":"Ingrid J","non-dropping-particle":"","parse-names":false,"suffix":""},{"dropping-particle":"","family":"Smith","given":"Judith Lee","non-dropping-particle":"","parse-names":false,"suffix":""},{"dropping-particle":"","family":"Ekwueme","given":"Donatus U","non-dropping-particle":"","parse-names":false,"suffix":""},{"dropping-particle":"","family":"Thompson","given":"Ian M","non-dropping-particle":"","parse-names":false,"suffix":""},{"dropping-particle":"","family":"Keane","given":"Thomas E","non-dropping-particle":"","parse-names":false,"suffix":""},{"dropping-particle":"","family":"Ramsey","given":"Scott D","non-dropping-particle":"","parse-names":false,"suffix":""}],"container-title":"BJU International","id":"ITEM-2","issue":"6","issued":{"date-parts":[["2011","2"]]},"page":"851-856","title":"Provider and partner interactions in the treatment decision-making process for newly diagnosed localized prostate cancer","type":"article-journal","volume":"108"},"uris":["http://www.mendeley.com/documents/?uuid=13357010-ca21-4e26-97fb-79d6ddbac865"]},{"id":"ITEM-3","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3","issue":"1","issued":{"date-parts":[["2008","10"]]},"page":"91-6","title":"Patient-centred care: What are the experiences of prostate cancer patients and their partners?","type":"article-journal","volume":"73"},"uris":["http://www.mendeley.com/documents/?uuid=4122e8bf-098d-4c51-af3f-bf44984faec0"]},{"id":"ITEM-4","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4","issue":"2","issued":{"date-parts":[["2015"]]},"page":"70-76","title":"Family member involvement in audiology appointments with older people with hearing impairment","type":"article-journal","volume":"54"},"uris":["http://www.mendeley.com/documents/?uuid=3c9858e6-63d8-40f6-aac5-556323111235"]}],"mendeley":{"formattedCitation":"[32,35,36,40]","plainTextFormattedCitation":"[32,35,36,40]","previouslyFormattedCitation":"[31,32,36,40]"},"properties":{"noteIndex":0},"schema":"https://github.com/citation-style-language/schema/raw/master/csl-citation.json"}</w:instrText>
      </w:r>
      <w:r w:rsidR="001F246C">
        <w:fldChar w:fldCharType="separate"/>
      </w:r>
      <w:r w:rsidR="000C505C" w:rsidRPr="000C505C">
        <w:rPr>
          <w:noProof/>
        </w:rPr>
        <w:t>[32,35,36,40]</w:t>
      </w:r>
      <w:r w:rsidR="001F246C">
        <w:fldChar w:fldCharType="end"/>
      </w:r>
      <w:r w:rsidR="001F246C">
        <w:t xml:space="preserve">). </w:t>
      </w:r>
    </w:p>
    <w:p w14:paraId="7EECAD80" w14:textId="77777777" w:rsidR="00672610" w:rsidRDefault="003E7A8B" w:rsidP="00532C17">
      <w:pPr>
        <w:pStyle w:val="Heading4"/>
      </w:pPr>
      <w:r>
        <w:t>Category 1 -</w:t>
      </w:r>
      <w:r w:rsidR="00704A6E">
        <w:t xml:space="preserve"> </w:t>
      </w:r>
      <w:bookmarkStart w:id="2" w:name="_Hlk531177604"/>
      <w:r w:rsidR="00672610">
        <w:t>D</w:t>
      </w:r>
      <w:r w:rsidR="00672610" w:rsidRPr="001F246C">
        <w:t>escriptions of partner role</w:t>
      </w:r>
      <w:r w:rsidR="00672610">
        <w:t xml:space="preserve"> and behaviour</w:t>
      </w:r>
    </w:p>
    <w:bookmarkEnd w:id="2"/>
    <w:p w14:paraId="58C90142" w14:textId="2E792E1C" w:rsidR="0038453D" w:rsidRDefault="00B63E7A" w:rsidP="0038453D">
      <w:pPr>
        <w:jc w:val="both"/>
      </w:pPr>
      <w:r>
        <w:t>Most</w:t>
      </w:r>
      <w:r w:rsidR="00350682">
        <w:t xml:space="preserve"> analyses in this category described general types of role or behaviour, rather than the communicative mechanisms through which they were enacted</w:t>
      </w:r>
      <w:r w:rsidR="00C456CF">
        <w:t xml:space="preserve"> (that is, authors tended to describe observed behaviours in terms of their results (e.g.</w:t>
      </w:r>
      <w:r w:rsidR="009D5B47">
        <w:t xml:space="preserve"> taking a dominant role</w:t>
      </w:r>
      <w:r w:rsidR="00C456CF">
        <w:t xml:space="preserve">), rather than </w:t>
      </w:r>
      <w:r w:rsidR="009D5B47">
        <w:t>the processes through which they were enacted (e.g. interruption, refusal to cede the floor to another speaker)</w:t>
      </w:r>
      <w:r w:rsidR="00DC644D">
        <w:t>.</w:t>
      </w:r>
      <w:r w:rsidR="009D5B47">
        <w:t xml:space="preserve"> </w:t>
      </w:r>
      <w:r w:rsidR="00704A6E">
        <w:t>Three</w:t>
      </w:r>
      <w:r w:rsidR="0013024E" w:rsidRPr="0038453D">
        <w:t xml:space="preserve"> studies described direct observation of partner roles in clinical consultations relevant to treatment related decision making</w:t>
      </w:r>
      <w:r w:rsidR="00704A6E">
        <w:t xml:space="preserve"> and gave qualitative descriptions of</w:t>
      </w:r>
      <w:r w:rsidR="0038453D" w:rsidRPr="0038453D">
        <w:t xml:space="preserve"> types of roles and behaviour</w:t>
      </w:r>
      <w:r w:rsidR="00704A6E">
        <w:t>s</w:t>
      </w:r>
      <w:r w:rsidR="0038453D" w:rsidRPr="0038453D">
        <w:t xml:space="preserve"> in which partners engaged. </w:t>
      </w:r>
      <w:r w:rsidR="0013024E" w:rsidRPr="0038453D">
        <w:t>Huber et al. (2016) conducted conversation analysis of pre-operative counselling for radical prostatectomy involving patient, partner and HCP triads</w:t>
      </w:r>
      <w:r w:rsidR="00532C17">
        <w:t xml:space="preserve"> </w:t>
      </w:r>
      <w:r w:rsidR="00532C17">
        <w:fldChar w:fldCharType="begin" w:fldLock="1"/>
      </w:r>
      <w:r w:rsidR="000C505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mendeley":{"formattedCitation":"[34]","plainTextFormattedCitation":"[34]","previouslyFormattedCitation":"[30]"},"properties":{"noteIndex":0},"schema":"https://github.com/citation-style-language/schema/raw/master/csl-citation.json"}</w:instrText>
      </w:r>
      <w:r w:rsidR="00532C17">
        <w:fldChar w:fldCharType="separate"/>
      </w:r>
      <w:r w:rsidR="000C505C" w:rsidRPr="000C505C">
        <w:rPr>
          <w:noProof/>
        </w:rPr>
        <w:t>[34]</w:t>
      </w:r>
      <w:r w:rsidR="00532C17">
        <w:fldChar w:fldCharType="end"/>
      </w:r>
      <w:r w:rsidR="0013024E" w:rsidRPr="0038453D">
        <w:t>. Their q</w:t>
      </w:r>
      <w:r w:rsidR="00D67066" w:rsidRPr="0038453D">
        <w:t xml:space="preserve">ualitative analysis </w:t>
      </w:r>
      <w:r w:rsidR="00FC05B9">
        <w:t>described</w:t>
      </w:r>
      <w:r w:rsidR="00D67066" w:rsidRPr="0038453D">
        <w:t xml:space="preserve"> examples of emotional support and helpful contributions by spouses</w:t>
      </w:r>
      <w:r w:rsidR="0013024E" w:rsidRPr="0038453D">
        <w:t xml:space="preserve">, however a tendency of partners to interrupt patients were observed, as well as their taking a </w:t>
      </w:r>
      <w:r w:rsidR="004116C8">
        <w:t>‘</w:t>
      </w:r>
      <w:r w:rsidR="0013024E" w:rsidRPr="0038453D">
        <w:t>dominant</w:t>
      </w:r>
      <w:r w:rsidR="004116C8">
        <w:t>’</w:t>
      </w:r>
      <w:r w:rsidR="0013024E" w:rsidRPr="0038453D">
        <w:t xml:space="preserve"> role over patients in some cases </w:t>
      </w:r>
      <w:r w:rsidR="0013024E" w:rsidRPr="0038453D">
        <w:fldChar w:fldCharType="begin" w:fldLock="1"/>
      </w:r>
      <w:r w:rsidR="000C505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mendeley":{"formattedCitation":"[34]","plainTextFormattedCitation":"[34]","previouslyFormattedCitation":"[30]"},"properties":{"noteIndex":0},"schema":"https://github.com/citation-style-language/schema/raw/master/csl-citation.json"}</w:instrText>
      </w:r>
      <w:r w:rsidR="0013024E" w:rsidRPr="0038453D">
        <w:fldChar w:fldCharType="separate"/>
      </w:r>
      <w:r w:rsidR="000C505C" w:rsidRPr="000C505C">
        <w:rPr>
          <w:noProof/>
        </w:rPr>
        <w:t>[34]</w:t>
      </w:r>
      <w:r w:rsidR="0013024E" w:rsidRPr="0038453D">
        <w:fldChar w:fldCharType="end"/>
      </w:r>
      <w:r w:rsidR="00D67066" w:rsidRPr="0038453D">
        <w:t xml:space="preserve">. </w:t>
      </w:r>
      <w:r w:rsidR="0038453D" w:rsidRPr="0038453D">
        <w:t>In addition, d</w:t>
      </w:r>
      <w:r w:rsidR="00D67066" w:rsidRPr="0038453D">
        <w:t>ifference of opinion occurred when pros and cons of a nerve-sparing approach</w:t>
      </w:r>
      <w:r w:rsidR="0038453D" w:rsidRPr="0038453D">
        <w:t xml:space="preserve"> (to surgical intervention)</w:t>
      </w:r>
      <w:r w:rsidR="00D67066" w:rsidRPr="0038453D">
        <w:t xml:space="preserve"> were discussed</w:t>
      </w:r>
      <w:r w:rsidR="0038453D" w:rsidRPr="0038453D">
        <w:t xml:space="preserve"> </w:t>
      </w:r>
      <w:r w:rsidR="0038453D" w:rsidRPr="0038453D">
        <w:fldChar w:fldCharType="begin" w:fldLock="1"/>
      </w:r>
      <w:r w:rsidR="000C505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mendeley":{"formattedCitation":"[34]","plainTextFormattedCitation":"[34]","previouslyFormattedCitation":"[30]"},"properties":{"noteIndex":0},"schema":"https://github.com/citation-style-language/schema/raw/master/csl-citation.json"}</w:instrText>
      </w:r>
      <w:r w:rsidR="0038453D" w:rsidRPr="0038453D">
        <w:fldChar w:fldCharType="separate"/>
      </w:r>
      <w:r w:rsidR="000C505C" w:rsidRPr="000C505C">
        <w:rPr>
          <w:noProof/>
        </w:rPr>
        <w:t>[34]</w:t>
      </w:r>
      <w:r w:rsidR="0038453D" w:rsidRPr="0038453D">
        <w:fldChar w:fldCharType="end"/>
      </w:r>
      <w:r w:rsidR="00D67066" w:rsidRPr="0038453D">
        <w:t xml:space="preserve">. </w:t>
      </w:r>
      <w:r w:rsidR="009C7222">
        <w:t xml:space="preserve">Elsewhere, Ekberg et al. (2015) explored how family members (the majority of whom, 13 of 17, were partners) were involved in audiology appointments with older people, using conversation analysis of video-recorded consultations </w:t>
      </w:r>
      <w:r w:rsidR="009C7222">
        <w:fldChar w:fldCharType="begin" w:fldLock="1"/>
      </w:r>
      <w:r w:rsidR="000C505C">
        <w:instrText>ADDIN CSL_CITATION {"citationItems":[{"id":"ITEM-1","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1","issue":"2","issued":{"date-parts":[["2015"]]},"page":"70-76","title":"Family member involvement in audiology appointments with older people with hearing impairment","type":"article-journal","volume":"54"},"uris":["http://www.mendeley.com/documents/?uuid=3c9858e6-63d8-40f6-aac5-556323111235"]}],"mendeley":{"formattedCitation":"[40]","plainTextFormattedCitation":"[40]","previouslyFormattedCitation":"[36]"},"properties":{"noteIndex":0},"schema":"https://github.com/citation-style-language/schema/raw/master/csl-citation.json"}</w:instrText>
      </w:r>
      <w:r w:rsidR="009C7222">
        <w:fldChar w:fldCharType="separate"/>
      </w:r>
      <w:r w:rsidR="000C505C" w:rsidRPr="000C505C">
        <w:rPr>
          <w:noProof/>
        </w:rPr>
        <w:t>[40]</w:t>
      </w:r>
      <w:r w:rsidR="009C7222">
        <w:fldChar w:fldCharType="end"/>
      </w:r>
      <w:r w:rsidR="009C7222">
        <w:t>. They described several strategies through which partners would select to speak, including ‘</w:t>
      </w:r>
      <w:r w:rsidR="009C7222" w:rsidRPr="009C7222">
        <w:t>responding to questions from the audiologist which were directed at the client’, ‘self-initiating expansions on clients’ turns’ and ‘self-initiating questions’</w:t>
      </w:r>
      <w:r w:rsidR="009C7222">
        <w:t xml:space="preserve"> </w:t>
      </w:r>
      <w:r w:rsidR="009C7222">
        <w:fldChar w:fldCharType="begin" w:fldLock="1"/>
      </w:r>
      <w:r w:rsidR="000C505C">
        <w:instrText>ADDIN CSL_CITATION {"citationItems":[{"id":"ITEM-1","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1","issue":"2","issued":{"date-parts":[["2015"]]},"page":"70-76","title":"Family member involvement in audiology appointments with older people with hearing impairment","type":"article-journal","volume":"54"},"uris":["http://www.mendeley.com/documents/?uuid=3c9858e6-63d8-40f6-aac5-556323111235"]}],"mendeley":{"formattedCitation":"[40]","plainTextFormattedCitation":"[40]","previouslyFormattedCitation":"[36]"},"properties":{"noteIndex":0},"schema":"https://github.com/citation-style-language/schema/raw/master/csl-citation.json"}</w:instrText>
      </w:r>
      <w:r w:rsidR="009C7222">
        <w:fldChar w:fldCharType="separate"/>
      </w:r>
      <w:r w:rsidR="000C505C" w:rsidRPr="000C505C">
        <w:rPr>
          <w:noProof/>
        </w:rPr>
        <w:t>[40]</w:t>
      </w:r>
      <w:r w:rsidR="009C7222">
        <w:fldChar w:fldCharType="end"/>
      </w:r>
      <w:r w:rsidR="009C7222" w:rsidRPr="009C7222">
        <w:t>.</w:t>
      </w:r>
      <w:r w:rsidR="007A6E3F">
        <w:t xml:space="preserve"> </w:t>
      </w:r>
      <w:r w:rsidR="009C7222">
        <w:t>In earlier work</w:t>
      </w:r>
      <w:r w:rsidR="0038453D" w:rsidRPr="0038453D">
        <w:t xml:space="preserve">, Coe </w:t>
      </w:r>
      <w:r w:rsidR="00FC05B9">
        <w:t>and</w:t>
      </w:r>
      <w:r w:rsidR="0038453D" w:rsidRPr="0038453D">
        <w:t xml:space="preserve"> Prendergast (1985)</w:t>
      </w:r>
      <w:r w:rsidR="0038453D">
        <w:t xml:space="preserve"> examined the formation of ‘coalitions’ (in which ‘two members of a triad adopt a common strategy in contention with the third member’) through analysis of audio-recordings of patient-physician-partner encounters </w:t>
      </w:r>
      <w:r w:rsidR="0038453D">
        <w:fldChar w:fldCharType="begin" w:fldLock="1"/>
      </w:r>
      <w:r w:rsidR="00BB628A">
        <w:instrText>ADDIN CSL_CITATION {"citationItems":[{"id":"ITEM-1","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1","issue":"2","issued":{"date-parts":[["1985"]]},"page":"236-247","title":"The formation of coalitions: interaction strategies in triads","type":"article-journal","volume":"7"},"uris":["http://www.mendeley.com/documents/?uuid=c18e9288-7fa3-46d7-9006-aa18b7e141e7"]}],"mendeley":{"formattedCitation":"[20]","plainTextFormattedCitation":"[20]","previouslyFormattedCitation":"[20]"},"properties":{"noteIndex":0},"schema":"https://github.com/citation-style-language/schema/raw/master/csl-citation.json"}</w:instrText>
      </w:r>
      <w:r w:rsidR="0038453D">
        <w:fldChar w:fldCharType="separate"/>
      </w:r>
      <w:r w:rsidR="00532C17" w:rsidRPr="00532C17">
        <w:rPr>
          <w:noProof/>
        </w:rPr>
        <w:t>[20]</w:t>
      </w:r>
      <w:r w:rsidR="0038453D">
        <w:fldChar w:fldCharType="end"/>
      </w:r>
      <w:r w:rsidR="0038453D">
        <w:t xml:space="preserve">. They described an example </w:t>
      </w:r>
      <w:r w:rsidR="0038453D" w:rsidRPr="0038453D">
        <w:t>in which an elderly male patient attempted to join with the physician to change the medication schedule that was managed by his wife. Initial exchanges established his wife’s detailed keeping of records and adherence to the prescribed times of administration</w:t>
      </w:r>
      <w:r w:rsidR="00704A6E">
        <w:t>; h</w:t>
      </w:r>
      <w:r w:rsidR="0038453D" w:rsidRPr="0038453D">
        <w:t>owever, the physician</w:t>
      </w:r>
      <w:r w:rsidR="00704A6E">
        <w:t xml:space="preserve"> was observed to side</w:t>
      </w:r>
      <w:r w:rsidR="0038453D" w:rsidRPr="0038453D">
        <w:t xml:space="preserve"> with the patient and restructures the timing of medication, before reviewing and checking the wife’s understanding of new timings</w:t>
      </w:r>
      <w:r w:rsidR="0038453D">
        <w:t xml:space="preserve"> </w:t>
      </w:r>
      <w:r w:rsidR="0038453D">
        <w:fldChar w:fldCharType="begin" w:fldLock="1"/>
      </w:r>
      <w:r w:rsidR="00BB628A">
        <w:instrText>ADDIN CSL_CITATION {"citationItems":[{"id":"ITEM-1","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1","issue":"2","issued":{"date-parts":[["1985"]]},"page":"236-247","title":"The formation of coalitions: interaction strategies in triads","type":"article-journal","volume":"7"},"uris":["http://www.mendeley.com/documents/?uuid=c18e9288-7fa3-46d7-9006-aa18b7e141e7"]}],"mendeley":{"formattedCitation":"[20]","plainTextFormattedCitation":"[20]","previouslyFormattedCitation":"[20]"},"properties":{"noteIndex":0},"schema":"https://github.com/citation-style-language/schema/raw/master/csl-citation.json"}</w:instrText>
      </w:r>
      <w:r w:rsidR="0038453D">
        <w:fldChar w:fldCharType="separate"/>
      </w:r>
      <w:r w:rsidR="00532C17" w:rsidRPr="00532C17">
        <w:rPr>
          <w:noProof/>
        </w:rPr>
        <w:t>[20]</w:t>
      </w:r>
      <w:r w:rsidR="0038453D">
        <w:fldChar w:fldCharType="end"/>
      </w:r>
      <w:r w:rsidR="0038453D" w:rsidRPr="0038453D">
        <w:t>.</w:t>
      </w:r>
    </w:p>
    <w:p w14:paraId="32422143" w14:textId="3E022BB0" w:rsidR="00D67066" w:rsidRPr="00704A6E" w:rsidRDefault="00704A6E" w:rsidP="00D67066">
      <w:pPr>
        <w:jc w:val="both"/>
      </w:pPr>
      <w:r>
        <w:t>Two studies drew on direct observation of consultation settings to give quantitative descriptions of role and behaviour types exhibited by partners.</w:t>
      </w:r>
      <w:r w:rsidR="007A6E3F">
        <w:t xml:space="preserve"> </w:t>
      </w:r>
      <w:r>
        <w:t>Clayman et al. (2005) explored ‘autonomy-related- behaviours’ of partners, and their effect on decision making in geriatric primary care</w:t>
      </w:r>
      <w:r w:rsidR="005B7E81">
        <w:t xml:space="preserve"> </w:t>
      </w:r>
      <w:r w:rsidR="00384352">
        <w:fldChar w:fldCharType="begin" w:fldLock="1"/>
      </w:r>
      <w:r w:rsidR="000C505C">
        <w:instrText>ADDIN CSL_CITATION {"citationItems":[{"id":"ITEM-1","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1","issue":"7","issued":{"date-parts":[["2005"]]},"page":"1583-1591","title":"Autonomy-related Behaviors of Patient Companions and Their Effect on Decision-making Activity in Geriatric Primary Care Visits","type":"article","volume":"60"},"uris":["http://www.mendeley.com/documents/?uuid=6ecb54e1-4629-49de-93ab-f7ab555a56f3"]}],"mendeley":{"formattedCitation":"[38]","plainTextFormattedCitation":"[38]","previouslyFormattedCitation":"[34]"},"properties":{"noteIndex":0},"schema":"https://github.com/citation-style-language/schema/raw/master/csl-citation.json"}</w:instrText>
      </w:r>
      <w:r w:rsidR="00384352">
        <w:fldChar w:fldCharType="separate"/>
      </w:r>
      <w:r w:rsidR="000C505C" w:rsidRPr="000C505C">
        <w:rPr>
          <w:noProof/>
        </w:rPr>
        <w:t>[38]</w:t>
      </w:r>
      <w:r w:rsidR="00384352">
        <w:fldChar w:fldCharType="end"/>
      </w:r>
      <w:r w:rsidR="005B7E81">
        <w:t>.</w:t>
      </w:r>
      <w:r w:rsidR="00384352">
        <w:t xml:space="preserve"> ‘Autonomy-related’ behaviours are here </w:t>
      </w:r>
      <w:r w:rsidR="000C505C">
        <w:t xml:space="preserve">defined as those that facilitate: patient understanding (e.g. asking questions of the clinician); patient involvement (e.g. asking the patient’s opinion); and/or development of the clinician’s understanding (e.g. by elaborating on relevant aspects of the patient’s medical history) </w:t>
      </w:r>
      <w:r w:rsidR="000C505C">
        <w:fldChar w:fldCharType="begin" w:fldLock="1"/>
      </w:r>
      <w:r w:rsidR="000C505C">
        <w:instrText>ADDIN CSL_CITATION {"citationItems":[{"id":"ITEM-1","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1","issue":"7","issued":{"date-parts":[["2005"]]},"page":"1583-1591","title":"Autonomy-related Behaviors of Patient Companions and Their Effect on Decision-making Activity in Geriatric Primary Care Visits","type":"article","volume":"60"},"uris":["http://www.mendeley.com/documents/?uuid=6ecb54e1-4629-49de-93ab-f7ab555a56f3"]}],"mendeley":{"formattedCitation":"[38]","plainTextFormattedCitation":"[38]"},"properties":{"noteIndex":0},"schema":"https://github.com/citation-style-language/schema/raw/master/csl-citation.json"}</w:instrText>
      </w:r>
      <w:r w:rsidR="000C505C">
        <w:fldChar w:fldCharType="separate"/>
      </w:r>
      <w:r w:rsidR="000C505C" w:rsidRPr="000C505C">
        <w:rPr>
          <w:noProof/>
        </w:rPr>
        <w:t>[38]</w:t>
      </w:r>
      <w:r w:rsidR="000C505C">
        <w:fldChar w:fldCharType="end"/>
      </w:r>
      <w:r w:rsidR="000C505C">
        <w:t>.</w:t>
      </w:r>
      <w:r>
        <w:t xml:space="preserve"> </w:t>
      </w:r>
      <w:r w:rsidR="00384352">
        <w:t xml:space="preserve">The authors </w:t>
      </w:r>
      <w:r>
        <w:t>not</w:t>
      </w:r>
      <w:r w:rsidR="00384352">
        <w:t>ed</w:t>
      </w:r>
      <w:r>
        <w:t xml:space="preserve"> that </w:t>
      </w:r>
      <w:r w:rsidRPr="00704A6E">
        <w:t>spouses as well as</w:t>
      </w:r>
      <w:r w:rsidR="00D67066" w:rsidRPr="00704A6E">
        <w:t xml:space="preserve"> children of </w:t>
      </w:r>
      <w:r w:rsidRPr="00704A6E">
        <w:t>patients</w:t>
      </w:r>
      <w:r w:rsidR="00D67066" w:rsidRPr="00704A6E">
        <w:t xml:space="preserve"> were more likely to engage actively in decision-making than other relatives and friends</w:t>
      </w:r>
      <w:r w:rsidRPr="00704A6E">
        <w:t xml:space="preserve"> </w:t>
      </w:r>
      <w:r w:rsidRPr="00704A6E">
        <w:fldChar w:fldCharType="begin" w:fldLock="1"/>
      </w:r>
      <w:r w:rsidR="000C505C">
        <w:instrText>ADDIN CSL_CITATION {"citationItems":[{"id":"ITEM-1","itemData":{"DOI":"http://dx.doi.org/10.1016/j.socscimed.2004.08.004","ISSN":"0277-9536, 0277-9536","abstract":"The objective of this study, undertaken in the USA, was to investigate the consequences of autonomy-related companion behaviors on patient decision-making activity during geriatric primary care visits. Videotapes were analyzed to characterize patient &amp; companion decision-making activity &amp; related companion behaviors. These behaviors were coded throughout the visit using an autonomy-based framework that included both autonomy enhancing (i.e. facilitating patient understanding, patient involvement, &amp; doctor understanding) &amp; detracting behaviors, (i.e. controlling the patient &amp; building alliances with the physician). Patients (N=93) in this cross-sectional sample range in age from 65 to 95 years &amp; are mostly white (n=73, 79%) &amp; female (n=67, 72%). Companions are spouses (n=42, 46%), adult children (n=33, 36%), or other relatives &amp; friends (n=15, 16%) of patients. Companions are active participants in medical visits &amp; engage in more autonomy enhancing than detracting behaviors. Companions of sicker (compared with less sick) patients were more likely to facilitate patient understanding, p [less than] .05; doctor understanding, p [less than] .01; &amp; patient involvement, p=.06, in care. Patients whose companions facilitated their involvement in the medical visit by asking the patient questions, prompting the patient to talk, &amp; asking for the patient's opinion were more than four times as likely to be active in decision-making as patients whose companions did not assist in this manner (unadjusted OR 3.5, CI 1.4-8.7, p [less than] .01; adjusted OR 4.5, CI 1.6-12.4, p [less than] .01). Companions can play an important role in the visits of geriatric patients by facilitating communication throughout the visit as well as patient activity in decision-making. 3 Tables, 34 References. [Copyright 2005 Elsevier Ltd.]","author":[{"dropping-particle":"","family":"Clayman","given":"Marla L","non-dropping-particle":"","parse-names":false,"suffix":""},{"dropping-particle":"","family":"Roter","given":"D L","non-dropping-particle":"","parse-names":false,"suffix":""},{"dropping-particle":"","family":"Wissow","given":"Lawrence S","non-dropping-particle":"","parse-names":false,"suffix":""},{"dropping-particle":"","family":"Bandeen-Roche","given":"Karen","non-dropping-particle":"","parse-names":false,"suffix":""}],"container-title":"Social Science and Medicine","id":"ITEM-1","issue":"7","issued":{"date-parts":[["2005"]]},"page":"1583-1591","title":"Autonomy-related Behaviors of Patient Companions and Their Effect on Decision-making Activity in Geriatric Primary Care Visits","type":"article","volume":"60"},"uris":["http://www.mendeley.com/documents/?uuid=6ecb54e1-4629-49de-93ab-f7ab555a56f3"]}],"mendeley":{"formattedCitation":"[38]","plainTextFormattedCitation":"[38]","previouslyFormattedCitation":"[34]"},"properties":{"noteIndex":0},"schema":"https://github.com/citation-style-language/schema/raw/master/csl-citation.json"}</w:instrText>
      </w:r>
      <w:r w:rsidRPr="00704A6E">
        <w:fldChar w:fldCharType="separate"/>
      </w:r>
      <w:r w:rsidR="000C505C" w:rsidRPr="000C505C">
        <w:rPr>
          <w:noProof/>
        </w:rPr>
        <w:t>[38]</w:t>
      </w:r>
      <w:r w:rsidRPr="00704A6E">
        <w:fldChar w:fldCharType="end"/>
      </w:r>
      <w:r w:rsidR="00D67066" w:rsidRPr="00704A6E">
        <w:t>.</w:t>
      </w:r>
      <w:r>
        <w:t xml:space="preserve"> Elsewhere, Grenness et al. (2015) examined communication patterns during history taking portions of audiologic rehabilitation consultations involving patient-partner-HCP triads </w:t>
      </w:r>
      <w:r>
        <w:fldChar w:fldCharType="begin" w:fldLock="1"/>
      </w:r>
      <w:r w:rsidR="000C505C">
        <w:instrText>ADDIN CSL_CITATION {"citationItems":[{"id":"ITEM-1","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1","issue":"2","issued":{"date-parts":[["2015"]]},"title":"Communication Patterns in Audiologic Rehabilitation History-Taking:  Audiologists, Patients, and Their Companions","type":"article-journal","volume":"36"},"uris":["http://www.mendeley.com/documents/?uuid=779cc232-9b6b-4dca-8f36-b89c71ae8f60"]}],"mendeley":{"formattedCitation":"[29]","plainTextFormattedCitation":"[29]","previouslyFormattedCitation":"[37]"},"properties":{"noteIndex":0},"schema":"https://github.com/citation-style-language/schema/raw/master/csl-citation.json"}</w:instrText>
      </w:r>
      <w:r>
        <w:fldChar w:fldCharType="separate"/>
      </w:r>
      <w:r w:rsidR="000C505C" w:rsidRPr="000C505C">
        <w:rPr>
          <w:noProof/>
        </w:rPr>
        <w:t>[29]</w:t>
      </w:r>
      <w:r>
        <w:fldChar w:fldCharType="end"/>
      </w:r>
      <w:r>
        <w:t xml:space="preserve">. </w:t>
      </w:r>
      <w:r w:rsidRPr="003E7A8B">
        <w:t xml:space="preserve">They observed that </w:t>
      </w:r>
      <w:r w:rsidR="00D67066" w:rsidRPr="003E7A8B">
        <w:t>most common</w:t>
      </w:r>
      <w:r w:rsidR="003E7A8B" w:rsidRPr="003E7A8B">
        <w:t xml:space="preserve"> partner</w:t>
      </w:r>
      <w:r w:rsidR="00D67066" w:rsidRPr="003E7A8B">
        <w:t xml:space="preserve"> utterances were attempts at building a relationship (52%</w:t>
      </w:r>
      <w:r w:rsidR="003E7A8B" w:rsidRPr="003E7A8B">
        <w:t xml:space="preserve">), followed by information giving (41%), </w:t>
      </w:r>
      <w:r w:rsidR="00D67066" w:rsidRPr="003E7A8B">
        <w:t>activation and engagement (3%)</w:t>
      </w:r>
      <w:r w:rsidR="003E7A8B" w:rsidRPr="003E7A8B">
        <w:t>, and question asking (1%)</w:t>
      </w:r>
      <w:r w:rsidR="00D67066" w:rsidRPr="003E7A8B">
        <w:t xml:space="preserve"> </w:t>
      </w:r>
      <w:r w:rsidR="003E7A8B" w:rsidRPr="003E7A8B">
        <w:t xml:space="preserve">(although the authors noted that </w:t>
      </w:r>
      <w:r w:rsidR="00D67066" w:rsidRPr="003E7A8B">
        <w:t>companions asked less than one question on average for the duration of the history</w:t>
      </w:r>
      <w:r w:rsidR="003E7A8B" w:rsidRPr="003E7A8B">
        <w:t xml:space="preserve">) </w:t>
      </w:r>
      <w:r w:rsidR="003E7A8B" w:rsidRPr="003E7A8B">
        <w:fldChar w:fldCharType="begin" w:fldLock="1"/>
      </w:r>
      <w:r w:rsidR="000C505C">
        <w:instrText>ADDIN CSL_CITATION {"citationItems":[{"id":"ITEM-1","itemData":{"ISSN":"0196-0202","abstract":"Objectives: \nThe nature of communication between patient and practitioner influences patient outcomes. Specifically, the history-taking phase of a consultation plays a role in the development of a relationship and in the success of subsequent shared decision making. There is limited research investigating patient-centered communication in audiology, and this study may be the first to investigate verbal communication in an adult audiologic rehabilitation context. This research aimed, first, to describe the nature of verbal communication involving audiologists, patients, and companions in the history-taking phase of initial audiology consultations and, second, to determine factors associated with communication dynamics.\nDesign:\nSixty-three initial audiology consultations involving patients over the age of 55, their companions when present, and audiologists were audio–video recorded. Consultations were coded using the Roter Interaction Analysis System and divided into three consultation phases: history, examination, and counseling. This study analyzed only the history-taking phase in terms of opening structure, communication profiles of each speaker, and communication dynamics. Associations between communication dynamics (verbal dominance, content balance, and communication control) and 11 variables were evaluated using Linear Mixed Model methods.\nResults:\nThe mean length of the history-taking phase was 8.8 min (range 1.7 to 22.6). A companion was present in 27% of consultations. Results were grouped into three areas of communication: opening structure, information exchange, and relationship building. Examination of the history opening structure revealed audiologists’ tendency to control the agenda by initiating consultations with a closed-ended question 62% of the time, followed by interruption of patient talk after 21.3 sec, on average. The aforementioned behaviors were associated with increased verbal dominance throughout the history and increased control over the content of questions. For the remainder of the history, audiologists asked 97% of the questions and did so primarily in closed-ended form. This resulted in the audiologist talking as much as the patient and much more than the companions when they were present. Questions asked by the audiologist were balanced in topic: biomedical and psychosocial/lifestyle; however, few emotionally focused utterances were observed from any speaker (less than 5% of utter ances).\nConclusions:\nAnalysis of verbal c…","author":[{"dropping-particle":"","family":"Grenness","given":"Caitlin","non-dropping-particle":"","parse-names":false,"suffix":""},{"dropping-particle":"","family":"Hickson","given":"Louise","non-dropping-particle":"","parse-names":false,"suffix":""},{"dropping-particle":"","family":"Laplante-Lévesque","given":"Ariane","non-dropping-particle":"","parse-names":false,"suffix":""},{"dropping-particle":"","family":"Meyer","given":"Carly","non-dropping-particle":"","parse-names":false,"suffix":""},{"dropping-particle":"","family":"Davidson","given":"Bronwyn","non-dropping-particle":"","parse-names":false,"suffix":""}],"container-title":"Ear and Hearing","id":"ITEM-1","issue":"2","issued":{"date-parts":[["2015"]]},"title":"Communication Patterns in Audiologic Rehabilitation History-Taking:  Audiologists, Patients, and Their Companions","type":"article-journal","volume":"36"},"uris":["http://www.mendeley.com/documents/?uuid=779cc232-9b6b-4dca-8f36-b89c71ae8f60"]}],"mendeley":{"formattedCitation":"[29]","plainTextFormattedCitation":"[29]","previouslyFormattedCitation":"[37]"},"properties":{"noteIndex":0},"schema":"https://github.com/citation-style-language/schema/raw/master/csl-citation.json"}</w:instrText>
      </w:r>
      <w:r w:rsidR="003E7A8B" w:rsidRPr="003E7A8B">
        <w:fldChar w:fldCharType="separate"/>
      </w:r>
      <w:r w:rsidR="000C505C" w:rsidRPr="000C505C">
        <w:rPr>
          <w:noProof/>
        </w:rPr>
        <w:t>[29]</w:t>
      </w:r>
      <w:r w:rsidR="003E7A8B" w:rsidRPr="003E7A8B">
        <w:fldChar w:fldCharType="end"/>
      </w:r>
      <w:r w:rsidR="00D67066" w:rsidRPr="003E7A8B">
        <w:t>.</w:t>
      </w:r>
    </w:p>
    <w:p w14:paraId="2E02CA7A" w14:textId="7452C7B1" w:rsidR="0031657D" w:rsidRPr="00976DA5" w:rsidRDefault="003E7A8B" w:rsidP="0031657D">
      <w:pPr>
        <w:jc w:val="both"/>
        <w:rPr>
          <w:color w:val="1F4E79" w:themeColor="accent1" w:themeShade="80"/>
        </w:rPr>
      </w:pPr>
      <w:r>
        <w:t xml:space="preserve">Five studies explored roles and behaviours of patients retrospectively. Hodgson et al. (2016) conducted interviews with women and male partners six weeks after diagnosis of fetal abnormality, in order to explore decision making regarding termination of pregnancy </w:t>
      </w:r>
      <w:r>
        <w:fldChar w:fldCharType="begin" w:fldLock="1"/>
      </w:r>
      <w:r w:rsidR="000C505C">
        <w:instrText>ADDIN CSL_CITATION {"citationItems":[{"id":"ITEM-1","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1","issue":"6","issued":{"date-parts":[["2016"]]},"page":"605-613","title":"Experiences of prenatal diagnosis and decision-making about termination of pregnancy: A qualitative study","type":"article","volume":"56"},"uris":["http://www.mendeley.com/documents/?uuid=424a9ad6-0ba4-4eb2-a5a0-f5206c57b71c"]}],"mendeley":{"formattedCitation":"[33]","plainTextFormattedCitation":"[33]","previouslyFormattedCitation":"[29]"},"properties":{"noteIndex":0},"schema":"https://github.com/citation-style-language/schema/raw/master/csl-citation.json"}</w:instrText>
      </w:r>
      <w:r>
        <w:fldChar w:fldCharType="separate"/>
      </w:r>
      <w:r w:rsidR="000C505C" w:rsidRPr="000C505C">
        <w:rPr>
          <w:noProof/>
        </w:rPr>
        <w:t>[33]</w:t>
      </w:r>
      <w:r>
        <w:fldChar w:fldCharType="end"/>
      </w:r>
      <w:r>
        <w:t xml:space="preserve">. </w:t>
      </w:r>
      <w:r w:rsidRPr="003E7A8B">
        <w:t xml:space="preserve">In this study, </w:t>
      </w:r>
      <w:r w:rsidR="00672610" w:rsidRPr="003E7A8B">
        <w:t>Male participants described being present at the time of diagnosis and invasive procedures, making decisions about results disclosures</w:t>
      </w:r>
      <w:r w:rsidRPr="003E7A8B">
        <w:t>,</w:t>
      </w:r>
      <w:r w:rsidR="00672610" w:rsidRPr="003E7A8B">
        <w:t xml:space="preserve"> and supporting their partner </w:t>
      </w:r>
      <w:r w:rsidRPr="003E7A8B">
        <w:t xml:space="preserve">in decision making with respect to abortion </w:t>
      </w:r>
      <w:r w:rsidRPr="003E7A8B">
        <w:fldChar w:fldCharType="begin" w:fldLock="1"/>
      </w:r>
      <w:r w:rsidR="000C505C">
        <w:instrText>ADDIN CSL_CITATION {"citationItems":[{"id":"ITEM-1","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1","issue":"6","issued":{"date-parts":[["2016"]]},"page":"605-613","title":"Experiences of prenatal diagnosis and decision-making about termination of pregnancy: A qualitative study","type":"article","volume":"56"},"uris":["http://www.mendeley.com/documents/?uuid=424a9ad6-0ba4-4eb2-a5a0-f5206c57b71c"]}],"mendeley":{"formattedCitation":"[33]","plainTextFormattedCitation":"[33]","previouslyFormattedCitation":"[29]"},"properties":{"noteIndex":0},"schema":"https://github.com/citation-style-language/schema/raw/master/csl-citation.json"}</w:instrText>
      </w:r>
      <w:r w:rsidRPr="003E7A8B">
        <w:fldChar w:fldCharType="separate"/>
      </w:r>
      <w:r w:rsidR="000C505C" w:rsidRPr="000C505C">
        <w:rPr>
          <w:noProof/>
        </w:rPr>
        <w:t>[33]</w:t>
      </w:r>
      <w:r w:rsidRPr="003E7A8B">
        <w:fldChar w:fldCharType="end"/>
      </w:r>
      <w:r w:rsidRPr="003E7A8B">
        <w:t>.</w:t>
      </w:r>
      <w:r>
        <w:t xml:space="preserve"> </w:t>
      </w:r>
      <w:r w:rsidR="0031657D" w:rsidRPr="00976DA5">
        <w:t xml:space="preserve">In earlier work, Schuth et al. (1994) explored parents’ needs after diagnosis of fetal malformation, using what they describe as ‘a structured dialogue based on client-centred psychotherapy’ between patients and researchers </w:t>
      </w:r>
      <w:r w:rsidR="0031657D" w:rsidRPr="00976DA5">
        <w:fldChar w:fldCharType="begin" w:fldLock="1"/>
      </w:r>
      <w:r w:rsidR="000C505C">
        <w:instrText>ADDIN CSL_CITATION {"citationItems":[{"id":"ITEM-1","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1","issue":"2","issued":{"date-parts":[["1994","3"]]},"language":"eng","page":"124-129","publisher-place":"England","title":"Parents' needs after ultrasound diagnosis of a fetal malformation: an empirical deficit analysis.","type":"article-journal","volume":"4"},"uris":["http://www.mendeley.com/documents/?uuid=8b6a763b-cdd5-4747-8bd8-21721fd21ff1"]}],"mendeley":{"formattedCitation":"[31]","plainTextFormattedCitation":"[31]","previouslyFormattedCitation":"[39]"},"properties":{"noteIndex":0},"schema":"https://github.com/citation-style-language/schema/raw/master/csl-citation.json"}</w:instrText>
      </w:r>
      <w:r w:rsidR="0031657D" w:rsidRPr="00976DA5">
        <w:fldChar w:fldCharType="separate"/>
      </w:r>
      <w:r w:rsidR="000C505C" w:rsidRPr="000C505C">
        <w:rPr>
          <w:noProof/>
        </w:rPr>
        <w:t>[31]</w:t>
      </w:r>
      <w:r w:rsidR="0031657D" w:rsidRPr="00976DA5">
        <w:fldChar w:fldCharType="end"/>
      </w:r>
      <w:r w:rsidR="0031657D" w:rsidRPr="00976DA5">
        <w:t xml:space="preserve">. These processes resulted in a number of recommendations from parents with respect to partner involvement: that </w:t>
      </w:r>
      <w:r w:rsidR="00532C17">
        <w:t xml:space="preserve">they </w:t>
      </w:r>
      <w:r w:rsidR="0031657D" w:rsidRPr="00976DA5">
        <w:t xml:space="preserve">should be included equally with the woman during the examination, communication of the diagnosis, and explanation; that </w:t>
      </w:r>
      <w:r w:rsidR="00B977F4">
        <w:t>they</w:t>
      </w:r>
      <w:r w:rsidR="0031657D" w:rsidRPr="00976DA5">
        <w:t xml:space="preserve"> should be present during the examination;</w:t>
      </w:r>
      <w:r w:rsidR="00976DA5" w:rsidRPr="00976DA5">
        <w:t xml:space="preserve"> and that th</w:t>
      </w:r>
      <w:r w:rsidR="0031657D" w:rsidRPr="00976DA5">
        <w:t>e doctor should allow time for the woman's or the couple's questions and expressions of feelings, and time for sensitiv</w:t>
      </w:r>
      <w:r w:rsidR="00976DA5" w:rsidRPr="00976DA5">
        <w:t xml:space="preserve">e sharing of the sudden crisis </w:t>
      </w:r>
      <w:r w:rsidR="00976DA5" w:rsidRPr="00976DA5">
        <w:fldChar w:fldCharType="begin" w:fldLock="1"/>
      </w:r>
      <w:r w:rsidR="000C505C">
        <w:instrText>ADDIN CSL_CITATION {"citationItems":[{"id":"ITEM-1","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1","issue":"2","issued":{"date-parts":[["1994","3"]]},"language":"eng","page":"124-129","publisher-place":"England","title":"Parents' needs after ultrasound diagnosis of a fetal malformation: an empirical deficit analysis.","type":"article-journal","volume":"4"},"uris":["http://www.mendeley.com/documents/?uuid=8b6a763b-cdd5-4747-8bd8-21721fd21ff1"]}],"mendeley":{"formattedCitation":"[31]","plainTextFormattedCitation":"[31]","previouslyFormattedCitation":"[39]"},"properties":{"noteIndex":0},"schema":"https://github.com/citation-style-language/schema/raw/master/csl-citation.json"}</w:instrText>
      </w:r>
      <w:r w:rsidR="00976DA5" w:rsidRPr="00976DA5">
        <w:fldChar w:fldCharType="separate"/>
      </w:r>
      <w:r w:rsidR="000C505C" w:rsidRPr="000C505C">
        <w:rPr>
          <w:noProof/>
        </w:rPr>
        <w:t>[31]</w:t>
      </w:r>
      <w:r w:rsidR="00976DA5" w:rsidRPr="00976DA5">
        <w:fldChar w:fldCharType="end"/>
      </w:r>
      <w:r w:rsidR="00976DA5">
        <w:rPr>
          <w:color w:val="1F4E79" w:themeColor="accent1" w:themeShade="80"/>
        </w:rPr>
        <w:t>.</w:t>
      </w:r>
      <w:r w:rsidR="007A6E3F">
        <w:rPr>
          <w:color w:val="1F4E79" w:themeColor="accent1" w:themeShade="80"/>
        </w:rPr>
        <w:t xml:space="preserve"> </w:t>
      </w:r>
      <w:r>
        <w:t xml:space="preserve">Elsewhere, Le et al. (2016) conducted interviews with 15 men diagnosed with early stage, localised prostate cancer and their partners, in order to explore the acceptability of active </w:t>
      </w:r>
      <w:r w:rsidRPr="003E7A8B">
        <w:t xml:space="preserve">surveillance as a treatment option </w:t>
      </w:r>
      <w:r w:rsidRPr="003E7A8B">
        <w:fldChar w:fldCharType="begin" w:fldLock="1"/>
      </w:r>
      <w:r w:rsidR="000C505C">
        <w:instrText>ADDIN CSL_CITATION {"citationItems":[{"id":"ITEM-1","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1","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mendeley":{"formattedCitation":"[37]","plainTextFormattedCitation":"[37]","previouslyFormattedCitation":"[33]"},"properties":{"noteIndex":0},"schema":"https://github.com/citation-style-language/schema/raw/master/csl-citation.json"}</w:instrText>
      </w:r>
      <w:r w:rsidRPr="003E7A8B">
        <w:fldChar w:fldCharType="separate"/>
      </w:r>
      <w:r w:rsidR="000C505C" w:rsidRPr="000C505C">
        <w:rPr>
          <w:noProof/>
        </w:rPr>
        <w:t>[37]</w:t>
      </w:r>
      <w:r w:rsidRPr="003E7A8B">
        <w:fldChar w:fldCharType="end"/>
      </w:r>
      <w:r w:rsidRPr="003E7A8B">
        <w:t>. They noted that a</w:t>
      </w:r>
      <w:r w:rsidR="00672610" w:rsidRPr="003E7A8B">
        <w:t>ll couples described similar sequences of a highly emotional initial reaction and desire to be rid of the cancer, information seeking, and decision making</w:t>
      </w:r>
      <w:r>
        <w:t xml:space="preserve"> throughout the process (including consultations)</w:t>
      </w:r>
      <w:r w:rsidRPr="003E7A8B">
        <w:t xml:space="preserve"> </w:t>
      </w:r>
      <w:r w:rsidRPr="003E7A8B">
        <w:fldChar w:fldCharType="begin" w:fldLock="1"/>
      </w:r>
      <w:r w:rsidR="000C505C">
        <w:instrText>ADDIN CSL_CITATION {"citationItems":[{"id":"ITEM-1","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1","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mendeley":{"formattedCitation":"[37]","plainTextFormattedCitation":"[37]","previouslyFormattedCitation":"[33]"},"properties":{"noteIndex":0},"schema":"https://github.com/citation-style-language/schema/raw/master/csl-citation.json"}</w:instrText>
      </w:r>
      <w:r w:rsidRPr="003E7A8B">
        <w:fldChar w:fldCharType="separate"/>
      </w:r>
      <w:r w:rsidR="000C505C" w:rsidRPr="000C505C">
        <w:rPr>
          <w:noProof/>
        </w:rPr>
        <w:t>[37]</w:t>
      </w:r>
      <w:r w:rsidRPr="003E7A8B">
        <w:fldChar w:fldCharType="end"/>
      </w:r>
      <w:r w:rsidR="00672610" w:rsidRPr="003E7A8B">
        <w:t>.</w:t>
      </w:r>
      <w:r>
        <w:t xml:space="preserve"> Srirangam et al. </w:t>
      </w:r>
      <w:r w:rsidR="00976DA5">
        <w:t xml:space="preserve">(2003) </w:t>
      </w:r>
      <w:r>
        <w:t>also investigated the influence of partners on treatment decision making for early-stage prostate cancer using bespoke questionnaires sen</w:t>
      </w:r>
      <w:r w:rsidR="009A15FC">
        <w:t>t</w:t>
      </w:r>
      <w:r>
        <w:t xml:space="preserve"> to partners </w:t>
      </w:r>
      <w:r w:rsidRPr="0031657D">
        <w:fldChar w:fldCharType="begin" w:fldLock="1"/>
      </w:r>
      <w:r w:rsidR="000C505C">
        <w:instrText>ADDIN CSL_CITATION {"citationItems":[{"id":"ITEM-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1","issue":"4","issued":{"date-parts":[["2003"]]},"page":"365-369","title":"Partner's influence on patient preference for treatment in early prostate cancer","type":"article-journal","volume":"92"},"uris":["http://www.mendeley.com/documents/?uuid=b8f3847c-3290-44ec-a44c-84425e87b3b1"]}],"mendeley":{"formattedCitation":"[30]","plainTextFormattedCitation":"[30]","previouslyFormattedCitation":"[38]"},"properties":{"noteIndex":0},"schema":"https://github.com/citation-style-language/schema/raw/master/csl-citation.json"}</w:instrText>
      </w:r>
      <w:r w:rsidRPr="0031657D">
        <w:fldChar w:fldCharType="separate"/>
      </w:r>
      <w:r w:rsidR="000C505C" w:rsidRPr="000C505C">
        <w:rPr>
          <w:noProof/>
        </w:rPr>
        <w:t>[30]</w:t>
      </w:r>
      <w:r w:rsidRPr="0031657D">
        <w:fldChar w:fldCharType="end"/>
      </w:r>
      <w:r w:rsidRPr="0031657D">
        <w:t xml:space="preserve">. Here, </w:t>
      </w:r>
      <w:r w:rsidR="00BA628C" w:rsidRPr="0031657D">
        <w:t>88%</w:t>
      </w:r>
      <w:r w:rsidRPr="0031657D">
        <w:t xml:space="preserve"> of participants</w:t>
      </w:r>
      <w:r w:rsidR="00BA628C" w:rsidRPr="0031657D">
        <w:t xml:space="preserve"> reported active involvement throughout the process, identifying information-gathering and emotional support as their primary roles</w:t>
      </w:r>
      <w:r w:rsidRPr="0031657D">
        <w:t xml:space="preserve"> </w:t>
      </w:r>
      <w:r w:rsidRPr="0031657D">
        <w:fldChar w:fldCharType="begin" w:fldLock="1"/>
      </w:r>
      <w:r w:rsidR="000C505C">
        <w:instrText>ADDIN CSL_CITATION {"citationItems":[{"id":"ITEM-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1","issue":"4","issued":{"date-parts":[["2003"]]},"page":"365-369","title":"Partner's influence on patient preference for treatment in early prostate cancer","type":"article-journal","volume":"92"},"uris":["http://www.mendeley.com/documents/?uuid=b8f3847c-3290-44ec-a44c-84425e87b3b1"]}],"mendeley":{"formattedCitation":"[30]","plainTextFormattedCitation":"[30]","previouslyFormattedCitation":"[38]"},"properties":{"noteIndex":0},"schema":"https://github.com/citation-style-language/schema/raw/master/csl-citation.json"}</w:instrText>
      </w:r>
      <w:r w:rsidRPr="0031657D">
        <w:fldChar w:fldCharType="separate"/>
      </w:r>
      <w:r w:rsidR="000C505C" w:rsidRPr="000C505C">
        <w:rPr>
          <w:noProof/>
        </w:rPr>
        <w:t>[30]</w:t>
      </w:r>
      <w:r w:rsidRPr="0031657D">
        <w:fldChar w:fldCharType="end"/>
      </w:r>
      <w:r w:rsidR="00BA628C" w:rsidRPr="0031657D">
        <w:t>.</w:t>
      </w:r>
      <w:r w:rsidR="0031657D">
        <w:t xml:space="preserve"> Earlier work by Sinfield et al. (2008) explored experiences of prostate cancer patients and </w:t>
      </w:r>
      <w:r w:rsidR="0031657D" w:rsidRPr="0031657D">
        <w:t xml:space="preserve">their partners through retrospective interviews, noting that partners ‘usually accompanied the patients when they attended the hospital for further tests even though they had not been invited or encouraged to do so by the family physician or the hospital’ </w:t>
      </w:r>
      <w:r w:rsidR="0031657D" w:rsidRPr="0031657D">
        <w:fldChar w:fldCharType="begin" w:fldLock="1"/>
      </w:r>
      <w:r w:rsidR="000C505C">
        <w:instrText>ADDIN CSL_CITATION {"citationItems":[{"id":"ITEM-1","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1","issue":"1","issued":{"date-parts":[["2008","10"]]},"page":"91-6","title":"Patient-centred care: What are the experiences of prostate cancer patients and their partners?","type":"article-journal","volume":"73"},"uris":["http://www.mendeley.com/documents/?uuid=4122e8bf-098d-4c51-af3f-bf44984faec0"]}],"mendeley":{"formattedCitation":"[32]","plainTextFormattedCitation":"[32]","previouslyFormattedCitation":"[40]"},"properties":{"noteIndex":0},"schema":"https://github.com/citation-style-language/schema/raw/master/csl-citation.json"}</w:instrText>
      </w:r>
      <w:r w:rsidR="0031657D" w:rsidRPr="0031657D">
        <w:fldChar w:fldCharType="separate"/>
      </w:r>
      <w:r w:rsidR="000C505C" w:rsidRPr="000C505C">
        <w:rPr>
          <w:noProof/>
        </w:rPr>
        <w:t>[32]</w:t>
      </w:r>
      <w:r w:rsidR="0031657D" w:rsidRPr="0031657D">
        <w:fldChar w:fldCharType="end"/>
      </w:r>
      <w:r w:rsidR="0031657D" w:rsidRPr="0031657D">
        <w:t>.</w:t>
      </w:r>
    </w:p>
    <w:p w14:paraId="3C1E7A92" w14:textId="77777777" w:rsidR="00BA628C" w:rsidRDefault="005D541E" w:rsidP="00532C17">
      <w:pPr>
        <w:pStyle w:val="Heading4"/>
      </w:pPr>
      <w:r>
        <w:t xml:space="preserve">Category 2 - </w:t>
      </w:r>
      <w:r w:rsidR="00BA628C" w:rsidRPr="00672610">
        <w:t>R</w:t>
      </w:r>
      <w:r w:rsidR="00BA628C" w:rsidRPr="001F246C">
        <w:t>ole intentions of partners</w:t>
      </w:r>
    </w:p>
    <w:p w14:paraId="7850FB1E" w14:textId="653A40FF" w:rsidR="00BA628C" w:rsidRPr="005D541E" w:rsidRDefault="0008238A" w:rsidP="00BA628C">
      <w:pPr>
        <w:jc w:val="both"/>
        <w:rPr>
          <w:b/>
        </w:rPr>
      </w:pPr>
      <w:r>
        <w:rPr>
          <w:i/>
        </w:rPr>
        <w:t>Role</w:t>
      </w:r>
      <w:r w:rsidRPr="0008238A">
        <w:rPr>
          <w:i/>
        </w:rPr>
        <w:t xml:space="preserve"> </w:t>
      </w:r>
      <w:r w:rsidRPr="004116C8">
        <w:rPr>
          <w:i/>
        </w:rPr>
        <w:t xml:space="preserve">intentions </w:t>
      </w:r>
      <w:r>
        <w:t>here refers to the aims of partners with respect to their involvement in triadic clinical encounters</w:t>
      </w:r>
      <w:r w:rsidR="00B977F4">
        <w:t>, and this was explored in four studies</w:t>
      </w:r>
      <w:r w:rsidR="00976DA5" w:rsidRPr="00976DA5">
        <w:t xml:space="preserve">. Ishikawa et al. (2005) explored communication patterns in relation to physician-elderly patient-companion triads in Japanese geriatric clinical encounters, utilising both direct observation of consultations (audio data) and pre-post questionnaires exploring role intentions and experiences of both patients and companions </w:t>
      </w:r>
      <w:r w:rsidR="00976DA5" w:rsidRPr="00976DA5">
        <w:fldChar w:fldCharType="begin" w:fldLock="1"/>
      </w:r>
      <w:r w:rsidR="00BB628A">
        <w:instrText>ADDIN CSL_CITATION {"citationItems":[{"id":"ITEM-1","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1","issue":"10","issued":{"date-parts":[["2005"]]},"page":"2307-2320","title":"Physician-elderly patient-companion communication and roles of companions in Japanese geriatric encounters","type":"article-journal","volume":"60"},"uris":["http://www.mendeley.com/documents/?uuid=4515723e-4444-4e84-8f27-03e72a6c9919"]}],"mendeley":{"formattedCitation":"[21]","plainTextFormattedCitation":"[21]","previouslyFormattedCitation":"[21]"},"properties":{"noteIndex":0},"schema":"https://github.com/citation-style-language/schema/raw/master/csl-citation.json"}</w:instrText>
      </w:r>
      <w:r w:rsidR="00976DA5" w:rsidRPr="00976DA5">
        <w:fldChar w:fldCharType="separate"/>
      </w:r>
      <w:r w:rsidR="00532C17" w:rsidRPr="00532C17">
        <w:rPr>
          <w:noProof/>
        </w:rPr>
        <w:t>[21]</w:t>
      </w:r>
      <w:r w:rsidR="00976DA5" w:rsidRPr="00976DA5">
        <w:fldChar w:fldCharType="end"/>
      </w:r>
      <w:r w:rsidR="00976DA5" w:rsidRPr="00976DA5">
        <w:t xml:space="preserve">. The authors noted that older companions and companions who were spouses of the patient had lower communication role intentions than </w:t>
      </w:r>
      <w:r w:rsidR="00976DA5">
        <w:t xml:space="preserve">younger, adult child companions </w:t>
      </w:r>
      <w:r w:rsidR="00976DA5">
        <w:fldChar w:fldCharType="begin" w:fldLock="1"/>
      </w:r>
      <w:r w:rsidR="00820AEC">
        <w:instrText>ADDIN CSL_CITATION {"citationItems":[{"id":"ITEM-1","itemData":{"DOI":"10.1016/j.socscimed.2004.08.071","ISBN":"0277-9536","ISSN":"02779536","PMID":"15748678","abstract":"Although the triadic encounter of physician, patient, and an accompanying family member is a common phenomenon in geriatrics, previous research on the communication in medical encounters has primarily focused on dyadic interactions between physician and patient. This study aimed to explore the triadic communication and communication roles of patient companions in Japanese geriatric encounters. Among elderly patients aged 65 or over who were under continuous care of nine attending physicians at a university affiliated geriatric clinic in Tokyo, 63 accompanied patients and 82 unaccompanied patients were included for this study. The consultation was audiotape recorded and analyzed using the Roter Interaction Analysis System (RIAS) with additional categories developed to code aspects of companion communication. In dyadic encounters, the average proportions of physician's talk and patient's talk were 54% and 46%, respectively, while in triadic encounters the average talk proportions of physician, patient, and companion were 49%, 29%, and 22%. Companions made a significant contribution to the communication during the visit by providing information and asking the physician questions, as well as facilitating patient's talk. The companion's communication may influence not only the patient's but also the physician's communication. The patient's expectation of the companion's role during the visit and the companion's intention regarding their role were generally related to one another, and had positive associations with the companion's actual behavior during the visit. Nevertheless, companions often anticipated playing a more direct communication role during the visit, including the provision of information and asking of questions, than patients expected of them. Further investigation is needed to explore the communication dynamics in triads and dyads, and its relation to patient outcomes. © 2004 Elsevier Ltd. All rights reserved.","author":[{"dropping-particle":"","family":"Ishikawa","given":"Hirono","non-dropping-particle":"","parse-names":false,"suffix":""},{"dropping-particle":"","family":"Roter","given":"Debra L.","non-dropping-particle":"","parse-names":false,"suffix":""},{"dropping-particle":"","family":"Yamazaki","given":"Yoshihiko","non-dropping-particle":"","parse-names":false,"suffix":""},{"dropping-particle":"","family":"Takayama","given":"Tomoko","non-dropping-particle":"","parse-names":false,"suffix":""}],"container-title":"Social Science and Medicine","id":"ITEM-1","issue":"10","issued":{"date-parts":[["2005"]]},"page":"2307-2320","title":"Physician-elderly patient-companion communication and roles of companions in Japanese geriatric encounters","type":"article-journal","volume":"60"},"uris":["http://www.mendeley.com/documents/?uuid=4515723e-4444-4e84-8f27-03e72a6c9919"]}],"mendeley":{"formattedCitation":"[21]","plainTextFormattedCitation":"[21]","previouslyFormattedCitation":"[21]"},"properties":{"noteIndex":0},"schema":"https://github.com/citation-style-language/schema/raw/master/csl-citation.json"}</w:instrText>
      </w:r>
      <w:r w:rsidR="00976DA5">
        <w:fldChar w:fldCharType="separate"/>
      </w:r>
      <w:r w:rsidR="00820AEC" w:rsidRPr="00820AEC">
        <w:rPr>
          <w:noProof/>
        </w:rPr>
        <w:t>[21]</w:t>
      </w:r>
      <w:r w:rsidR="00976DA5">
        <w:fldChar w:fldCharType="end"/>
      </w:r>
      <w:r w:rsidR="00976DA5" w:rsidRPr="00976DA5">
        <w:t>.</w:t>
      </w:r>
      <w:r w:rsidR="00976DA5">
        <w:t xml:space="preserve"> </w:t>
      </w:r>
      <w:r w:rsidR="005D541E">
        <w:t xml:space="preserve">Davison et al. (2002) used a bespoke information preference survey instrument, and the </w:t>
      </w:r>
      <w:r w:rsidR="00532C17">
        <w:t>Control Preferences Scale (</w:t>
      </w:r>
      <w:r w:rsidR="005D541E">
        <w:t>CPS</w:t>
      </w:r>
      <w:r w:rsidR="00532C17">
        <w:t>)</w:t>
      </w:r>
      <w:r w:rsidR="005D541E">
        <w:t xml:space="preserve"> to explore information and decision preferences of men diagnosed with prostate cancer and their partners </w:t>
      </w:r>
      <w:r w:rsidR="005D541E">
        <w:fldChar w:fldCharType="begin" w:fldLock="1"/>
      </w:r>
      <w:r w:rsidR="000C505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page":"42-49","title":"Assessing information and decision preferences of men with prostate cancer and their partners","type":"article-journal","volume":"25"},"uris":["http://www.mendeley.com/documents/?uuid=e1314f3f-0afe-4565-938d-b71b786e9c72"]}],"mendeley":{"formattedCitation":"[39]","plainTextFormattedCitation":"[39]","previouslyFormattedCitation":"[35]"},"properties":{"noteIndex":0},"schema":"https://github.com/citation-style-language/schema/raw/master/csl-citation.json"}</w:instrText>
      </w:r>
      <w:r w:rsidR="005D541E">
        <w:fldChar w:fldCharType="separate"/>
      </w:r>
      <w:r w:rsidR="000C505C" w:rsidRPr="000C505C">
        <w:rPr>
          <w:noProof/>
        </w:rPr>
        <w:t>[39]</w:t>
      </w:r>
      <w:r w:rsidR="005D541E">
        <w:fldChar w:fldCharType="end"/>
      </w:r>
      <w:r w:rsidR="005D541E">
        <w:t xml:space="preserve">, in which they noted </w:t>
      </w:r>
      <w:r w:rsidR="005D541E" w:rsidRPr="005D541E">
        <w:t xml:space="preserve">that the majority (55%) of partners wanted to play a collaborative role in treatment decision making </w:t>
      </w:r>
      <w:r w:rsidR="005D541E" w:rsidRPr="005D541E">
        <w:fldChar w:fldCharType="begin" w:fldLock="1"/>
      </w:r>
      <w:r w:rsidR="000C505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page":"42-49","title":"Assessing information and decision preferences of men with prostate cancer and their partners","type":"article-journal","volume":"25"},"uris":["http://www.mendeley.com/documents/?uuid=e1314f3f-0afe-4565-938d-b71b786e9c72"]}],"mendeley":{"formattedCitation":"[39]","plainTextFormattedCitation":"[39]","previouslyFormattedCitation":"[35]"},"properties":{"noteIndex":0},"schema":"https://github.com/citation-style-language/schema/raw/master/csl-citation.json"}</w:instrText>
      </w:r>
      <w:r w:rsidR="005D541E" w:rsidRPr="005D541E">
        <w:fldChar w:fldCharType="separate"/>
      </w:r>
      <w:r w:rsidR="000C505C" w:rsidRPr="000C505C">
        <w:rPr>
          <w:noProof/>
        </w:rPr>
        <w:t>[39]</w:t>
      </w:r>
      <w:r w:rsidR="005D541E" w:rsidRPr="005D541E">
        <w:fldChar w:fldCharType="end"/>
      </w:r>
      <w:r w:rsidR="005D541E" w:rsidRPr="005D541E">
        <w:t xml:space="preserve">. </w:t>
      </w:r>
      <w:r w:rsidR="00976DA5">
        <w:t>In their retrospective investigation of prostate cancer treatment decision making, Srirangam et al. (2003) noted</w:t>
      </w:r>
      <w:r w:rsidR="00976DA5" w:rsidRPr="00976DA5">
        <w:t xml:space="preserve"> that m</w:t>
      </w:r>
      <w:r w:rsidR="00BA628C" w:rsidRPr="00976DA5">
        <w:t>ost</w:t>
      </w:r>
      <w:r w:rsidR="00976DA5" w:rsidRPr="00976DA5">
        <w:t xml:space="preserve"> partners</w:t>
      </w:r>
      <w:r w:rsidR="00BA628C" w:rsidRPr="00976DA5">
        <w:t xml:space="preserve"> deliberately chose not to inﬂuence the patient’s ﬁnal decision</w:t>
      </w:r>
      <w:r w:rsidR="009D32B2">
        <w:t xml:space="preserve"> (across the pathway, including the consultation)</w:t>
      </w:r>
      <w:r w:rsidR="00976DA5">
        <w:t xml:space="preserve"> </w:t>
      </w:r>
      <w:r w:rsidR="00976DA5">
        <w:fldChar w:fldCharType="begin" w:fldLock="1"/>
      </w:r>
      <w:r w:rsidR="000C505C">
        <w:instrText>ADDIN CSL_CITATION {"citationItems":[{"id":"ITEM-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1","issue":"4","issued":{"date-parts":[["2003"]]},"page":"365-369","title":"Partner's influence on patient preference for treatment in early prostate cancer","type":"article-journal","volume":"92"},"uris":["http://www.mendeley.com/documents/?uuid=b8f3847c-3290-44ec-a44c-84425e87b3b1"]}],"mendeley":{"formattedCitation":"[30]","plainTextFormattedCitation":"[30]","previouslyFormattedCitation":"[38]"},"properties":{"noteIndex":0},"schema":"https://github.com/citation-style-language/schema/raw/master/csl-citation.json"}</w:instrText>
      </w:r>
      <w:r w:rsidR="00976DA5">
        <w:fldChar w:fldCharType="separate"/>
      </w:r>
      <w:r w:rsidR="000C505C" w:rsidRPr="000C505C">
        <w:rPr>
          <w:noProof/>
        </w:rPr>
        <w:t>[30]</w:t>
      </w:r>
      <w:r w:rsidR="00976DA5">
        <w:fldChar w:fldCharType="end"/>
      </w:r>
      <w:r w:rsidR="00BA628C" w:rsidRPr="00976DA5">
        <w:t>.</w:t>
      </w:r>
      <w:r w:rsidR="005D541E">
        <w:t xml:space="preserve"> Elsewhere</w:t>
      </w:r>
      <w:r w:rsidR="005D541E" w:rsidRPr="005D541E">
        <w:t xml:space="preserve">, Sinfield et al. (2008) noted that partners of men diagnosed with prostate cancer were keen to support the patient by accompanying them and asking questions about issues that  they felt the patient was unlikely to raise </w:t>
      </w:r>
      <w:r w:rsidR="005D541E" w:rsidRPr="005D541E">
        <w:fldChar w:fldCharType="begin" w:fldLock="1"/>
      </w:r>
      <w:r w:rsidR="000C505C">
        <w:instrText>ADDIN CSL_CITATION {"citationItems":[{"id":"ITEM-1","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1","issue":"1","issued":{"date-parts":[["2008","10"]]},"page":"91-6","title":"Patient-centred care: What are the experiences of prostate cancer patients and their partners?","type":"article-journal","volume":"73"},"uris":["http://www.mendeley.com/documents/?uuid=4122e8bf-098d-4c51-af3f-bf44984faec0"]}],"mendeley":{"formattedCitation":"[32]","plainTextFormattedCitation":"[32]","previouslyFormattedCitation":"[40]"},"properties":{"noteIndex":0},"schema":"https://github.com/citation-style-language/schema/raw/master/csl-citation.json"}</w:instrText>
      </w:r>
      <w:r w:rsidR="005D541E" w:rsidRPr="005D541E">
        <w:fldChar w:fldCharType="separate"/>
      </w:r>
      <w:r w:rsidR="000C505C" w:rsidRPr="000C505C">
        <w:rPr>
          <w:noProof/>
        </w:rPr>
        <w:t>[32]</w:t>
      </w:r>
      <w:r w:rsidR="005D541E" w:rsidRPr="005D541E">
        <w:fldChar w:fldCharType="end"/>
      </w:r>
      <w:r w:rsidR="005D541E" w:rsidRPr="005D541E">
        <w:t>.</w:t>
      </w:r>
    </w:p>
    <w:p w14:paraId="55BEA40F" w14:textId="3D6E642D" w:rsidR="00672610" w:rsidRPr="00BA628C" w:rsidRDefault="005D541E" w:rsidP="00532C17">
      <w:pPr>
        <w:pStyle w:val="Heading4"/>
      </w:pPr>
      <w:r>
        <w:t xml:space="preserve">Category 3 - </w:t>
      </w:r>
      <w:r w:rsidR="00672610" w:rsidRPr="00BA628C">
        <w:t xml:space="preserve">Relationship </w:t>
      </w:r>
      <w:r w:rsidR="00343A78">
        <w:t>between partner</w:t>
      </w:r>
      <w:r w:rsidR="00532C17" w:rsidRPr="00532C17">
        <w:t xml:space="preserve"> and patient behaviour</w:t>
      </w:r>
      <w:r w:rsidR="00343A78">
        <w:t>.</w:t>
      </w:r>
    </w:p>
    <w:p w14:paraId="0DA8BE86" w14:textId="178088FE" w:rsidR="001C438F" w:rsidRDefault="00350682" w:rsidP="009773A3">
      <w:pPr>
        <w:jc w:val="both"/>
      </w:pPr>
      <w:r>
        <w:t xml:space="preserve">Descriptions of relationships between partner and patient behaviour </w:t>
      </w:r>
      <w:r w:rsidR="00650666">
        <w:t>also tended towards</w:t>
      </w:r>
      <w:r>
        <w:t xml:space="preserve"> general descriptions of associations between behaviour</w:t>
      </w:r>
      <w:r w:rsidR="00896DF0">
        <w:t>s</w:t>
      </w:r>
      <w:r>
        <w:t xml:space="preserve"> or descriptions of single-case examples. </w:t>
      </w:r>
      <w:r w:rsidR="000455D8">
        <w:t>Three</w:t>
      </w:r>
      <w:r w:rsidR="005D541E" w:rsidRPr="005D541E">
        <w:t xml:space="preserve"> studies explored relationships between partner behaviours and those of patients</w:t>
      </w:r>
      <w:r w:rsidR="000455D8">
        <w:t>, two of which related to prostate cancer</w:t>
      </w:r>
      <w:r w:rsidR="005D541E" w:rsidRPr="005D541E">
        <w:t>. Huber et al. (2016) observed that: p</w:t>
      </w:r>
      <w:r w:rsidR="00672610" w:rsidRPr="005D541E">
        <w:t xml:space="preserve">atients whose spouse was present at the consultation </w:t>
      </w:r>
      <w:r w:rsidR="005D541E" w:rsidRPr="005D541E">
        <w:t>‘</w:t>
      </w:r>
      <w:r w:rsidR="00672610" w:rsidRPr="005D541E">
        <w:t>tended to have a more averted posture (50% vs. 25%, p = 0.04) and tended to speak less often (5% vs. 8%, p = 0.02)</w:t>
      </w:r>
      <w:r>
        <w:t>’</w:t>
      </w:r>
      <w:r w:rsidR="005D541E" w:rsidRPr="005D541E">
        <w:t>; that</w:t>
      </w:r>
      <w:r w:rsidR="00672610" w:rsidRPr="005D541E">
        <w:t xml:space="preserve"> 4 of 14 </w:t>
      </w:r>
      <w:r w:rsidR="005D541E" w:rsidRPr="005D541E">
        <w:t>consultations involved spousal dominance where partners spoke</w:t>
      </w:r>
      <w:r w:rsidR="00672610" w:rsidRPr="005D541E">
        <w:t xml:space="preserve"> more frequently</w:t>
      </w:r>
      <w:r w:rsidR="005D541E" w:rsidRPr="005D541E">
        <w:t xml:space="preserve"> than patients; and that in one case</w:t>
      </w:r>
      <w:r w:rsidR="00672610" w:rsidRPr="005D541E">
        <w:t xml:space="preserve"> </w:t>
      </w:r>
      <w:r w:rsidR="005D541E" w:rsidRPr="005D541E">
        <w:t>the spouse appeared to influence the patient’s</w:t>
      </w:r>
      <w:r w:rsidR="00672610" w:rsidRPr="005D541E">
        <w:t xml:space="preserve"> ﬁnal decision </w:t>
      </w:r>
      <w:r w:rsidR="005D541E" w:rsidRPr="005D541E">
        <w:t xml:space="preserve">with respect to treatment (nerve-sparing prostatectomy) </w:t>
      </w:r>
      <w:r w:rsidR="005D541E" w:rsidRPr="005D541E">
        <w:fldChar w:fldCharType="begin" w:fldLock="1"/>
      </w:r>
      <w:r w:rsidR="000C505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mendeley":{"formattedCitation":"[34]","plainTextFormattedCitation":"[34]","previouslyFormattedCitation":"[30]"},"properties":{"noteIndex":0},"schema":"https://github.com/citation-style-language/schema/raw/master/csl-citation.json"}</w:instrText>
      </w:r>
      <w:r w:rsidR="005D541E" w:rsidRPr="005D541E">
        <w:fldChar w:fldCharType="separate"/>
      </w:r>
      <w:r w:rsidR="000C505C" w:rsidRPr="000C505C">
        <w:rPr>
          <w:noProof/>
        </w:rPr>
        <w:t>[34]</w:t>
      </w:r>
      <w:r w:rsidR="005D541E" w:rsidRPr="005D541E">
        <w:fldChar w:fldCharType="end"/>
      </w:r>
      <w:r w:rsidR="00672610" w:rsidRPr="005D541E">
        <w:t>.</w:t>
      </w:r>
      <w:r w:rsidR="000455D8">
        <w:t xml:space="preserve"> Srirangam et al. (2003) </w:t>
      </w:r>
      <w:r w:rsidR="000455D8" w:rsidRPr="000455D8">
        <w:t>recorded</w:t>
      </w:r>
      <w:r w:rsidR="000455D8">
        <w:t xml:space="preserve"> </w:t>
      </w:r>
      <w:r w:rsidR="000455D8" w:rsidRPr="000455D8">
        <w:t xml:space="preserve">partner’s self-assessed inﬂuence factor on the patient’s ﬁnal decision </w:t>
      </w:r>
      <w:r w:rsidR="009D32B2">
        <w:t xml:space="preserve">(which included the consultation as part of the decision pathway) </w:t>
      </w:r>
      <w:r w:rsidR="000455D8" w:rsidRPr="000455D8">
        <w:t>on a linear visual scale of 0 (no inﬂuence) to 10 (major inﬂuence)</w:t>
      </w:r>
      <w:r w:rsidR="000455D8">
        <w:t>, and reported t</w:t>
      </w:r>
      <w:r w:rsidR="000455D8" w:rsidRPr="000455D8">
        <w:t>he mean (median, SD) self-assessed inﬂuence factor was 4.8 (5, 3.4)</w:t>
      </w:r>
      <w:r w:rsidR="009D32B2" w:rsidRPr="009D32B2">
        <w:t xml:space="preserve"> </w:t>
      </w:r>
      <w:r w:rsidR="009D32B2">
        <w:fldChar w:fldCharType="begin" w:fldLock="1"/>
      </w:r>
      <w:r w:rsidR="000C505C">
        <w:instrText>ADDIN CSL_CITATION {"citationItems":[{"id":"ITEM-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1","issue":"4","issued":{"date-parts":[["2003"]]},"page":"365-369","title":"Partner's influence on patient preference for treatment in early prostate cancer","type":"article-journal","volume":"92"},"uris":["http://www.mendeley.com/documents/?uuid=b8f3847c-3290-44ec-a44c-84425e87b3b1"]}],"mendeley":{"formattedCitation":"[30]","plainTextFormattedCitation":"[30]","previouslyFormattedCitation":"[38]"},"properties":{"noteIndex":0},"schema":"https://github.com/citation-style-language/schema/raw/master/csl-citation.json"}</w:instrText>
      </w:r>
      <w:r w:rsidR="009D32B2">
        <w:fldChar w:fldCharType="separate"/>
      </w:r>
      <w:r w:rsidR="000C505C" w:rsidRPr="000C505C">
        <w:rPr>
          <w:noProof/>
        </w:rPr>
        <w:t>[30]</w:t>
      </w:r>
      <w:r w:rsidR="009D32B2">
        <w:fldChar w:fldCharType="end"/>
      </w:r>
      <w:r w:rsidR="000455D8" w:rsidRPr="000455D8">
        <w:t xml:space="preserve">. </w:t>
      </w:r>
      <w:r w:rsidR="009D32B2">
        <w:t>The authors note that</w:t>
      </w:r>
      <w:r w:rsidR="000455D8" w:rsidRPr="000455D8">
        <w:t xml:space="preserve"> responses were at the extreme ends of the scale, </w:t>
      </w:r>
      <w:r w:rsidR="009D32B2">
        <w:t>with 11% of partners claiming</w:t>
      </w:r>
      <w:r w:rsidR="000455D8" w:rsidRPr="000455D8">
        <w:t xml:space="preserve"> to have had a</w:t>
      </w:r>
      <w:r w:rsidR="009D32B2">
        <w:t xml:space="preserve"> major inﬂuence (score 10) and 22% feeling that they</w:t>
      </w:r>
      <w:r w:rsidR="000455D8" w:rsidRPr="000455D8">
        <w:t xml:space="preserve"> had no inﬂuence at all on the ﬁnal decision (score 0)</w:t>
      </w:r>
      <w:r w:rsidR="009D32B2">
        <w:t xml:space="preserve"> </w:t>
      </w:r>
      <w:r w:rsidR="009D32B2">
        <w:fldChar w:fldCharType="begin" w:fldLock="1"/>
      </w:r>
      <w:r w:rsidR="000C505C">
        <w:instrText>ADDIN CSL_CITATION {"citationItems":[{"id":"ITEM-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 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W.","non-dropping-particle":"","parse-names":false,"suffix":""},{"dropping-particle":"","family":"Collins","given":"G. N.","non-dropping-particle":"","parse-names":false,"suffix":""},{"dropping-particle":"","family":"O'Reilly","given":"P. H.","non-dropping-particle":"","parse-names":false,"suffix":""}],"container-title":"BJU International","id":"ITEM-1","issue":"4","issued":{"date-parts":[["2003"]]},"page":"365-369","title":"Partner's influence on patient preference for treatment in early prostate cancer","type":"article-journal","volume":"92"},"uris":["http://www.mendeley.com/documents/?uuid=b8f3847c-3290-44ec-a44c-84425e87b3b1"]}],"mendeley":{"formattedCitation":"[30]","plainTextFormattedCitation":"[30]","previouslyFormattedCitation":"[38]"},"properties":{"noteIndex":0},"schema":"https://github.com/citation-style-language/schema/raw/master/csl-citation.json"}</w:instrText>
      </w:r>
      <w:r w:rsidR="009D32B2">
        <w:fldChar w:fldCharType="separate"/>
      </w:r>
      <w:r w:rsidR="000C505C" w:rsidRPr="000C505C">
        <w:rPr>
          <w:noProof/>
        </w:rPr>
        <w:t>[30]</w:t>
      </w:r>
      <w:r w:rsidR="009D32B2">
        <w:fldChar w:fldCharType="end"/>
      </w:r>
      <w:r w:rsidR="000455D8" w:rsidRPr="000455D8">
        <w:t xml:space="preserve">. </w:t>
      </w:r>
      <w:r w:rsidR="009D32B2">
        <w:t xml:space="preserve">Elsewhere in their investigation of </w:t>
      </w:r>
      <w:r w:rsidR="009D32B2" w:rsidRPr="00976DA5">
        <w:t>parents’ needs after diagnosis of fetal malformation</w:t>
      </w:r>
      <w:r w:rsidR="009D32B2">
        <w:t xml:space="preserve">, </w:t>
      </w:r>
      <w:r w:rsidR="009D32B2" w:rsidRPr="009D32B2">
        <w:t xml:space="preserve">Schuth et al. (1994) observed that a majority of women </w:t>
      </w:r>
      <w:r w:rsidR="001C438F" w:rsidRPr="009D32B2">
        <w:t>indicated that the greates</w:t>
      </w:r>
      <w:r w:rsidR="009D32B2" w:rsidRPr="009D32B2">
        <w:t>t help for their adjustment at the moment of diagnosis</w:t>
      </w:r>
      <w:r w:rsidR="001C438F" w:rsidRPr="009D32B2">
        <w:t xml:space="preserve"> was the presence of their partner, who helped them interpret the doctor's information and avoid misunderstandings</w:t>
      </w:r>
      <w:r w:rsidR="009D32B2" w:rsidRPr="009D32B2">
        <w:t xml:space="preserve"> </w:t>
      </w:r>
      <w:r w:rsidR="009D32B2" w:rsidRPr="009D32B2">
        <w:fldChar w:fldCharType="begin" w:fldLock="1"/>
      </w:r>
      <w:r w:rsidR="000C505C">
        <w:instrText>ADDIN CSL_CITATION {"citationItems":[{"id":"ITEM-1","itemData":{"DOI":"10.1046/j.1469-0705.1994.04020124.x","ISSN":"0960-7692 (Print)","PMID":"11659907","author":[{"dropping-particle":"","family":"Schuth","given":"W","non-dropping-particle":"","parse-names":false,"suffix":""},{"dropping-particle":"","family":"Karck","given":"U","non-dropping-particle":"","parse-names":false,"suffix":""},{"dropping-particle":"","family":"Wilhelm","given":"C","non-dropping-particle":"","parse-names":false,"suffix":""},{"dropping-particle":"","family":"Reisch","given":"S","non-dropping-particle":"","parse-names":false,"suffix":""}],"container-title":"Ultrasound in obstetrics &amp; gynecology : the official journal of the International Society of Ultrasound in Obstetrics and Gynecology","id":"ITEM-1","issue":"2","issued":{"date-parts":[["1994","3"]]},"language":"eng","page":"124-129","publisher-place":"England","title":"Parents' needs after ultrasound diagnosis of a fetal malformation: an empirical deficit analysis.","type":"article-journal","volume":"4"},"uris":["http://www.mendeley.com/documents/?uuid=8b6a763b-cdd5-4747-8bd8-21721fd21ff1"]}],"mendeley":{"formattedCitation":"[31]","plainTextFormattedCitation":"[31]","previouslyFormattedCitation":"[39]"},"properties":{"noteIndex":0},"schema":"https://github.com/citation-style-language/schema/raw/master/csl-citation.json"}</w:instrText>
      </w:r>
      <w:r w:rsidR="009D32B2" w:rsidRPr="009D32B2">
        <w:fldChar w:fldCharType="separate"/>
      </w:r>
      <w:r w:rsidR="000C505C" w:rsidRPr="000C505C">
        <w:rPr>
          <w:noProof/>
        </w:rPr>
        <w:t>[31]</w:t>
      </w:r>
      <w:r w:rsidR="009D32B2" w:rsidRPr="009D32B2">
        <w:fldChar w:fldCharType="end"/>
      </w:r>
      <w:r w:rsidR="001C438F" w:rsidRPr="009D32B2">
        <w:t>.</w:t>
      </w:r>
    </w:p>
    <w:p w14:paraId="1DA1E3D0" w14:textId="53AD4D62" w:rsidR="00BA628C" w:rsidRDefault="009D32B2" w:rsidP="00650666">
      <w:pPr>
        <w:pStyle w:val="Heading4"/>
      </w:pPr>
      <w:r>
        <w:t xml:space="preserve">Category 4 - </w:t>
      </w:r>
      <w:r w:rsidR="00454D56" w:rsidRPr="00454D56">
        <w:t>HCP-partner interactions</w:t>
      </w:r>
    </w:p>
    <w:p w14:paraId="66AD60D3" w14:textId="6F4DE6F6" w:rsidR="00706C4E" w:rsidRDefault="00350682" w:rsidP="00706C4E">
      <w:pPr>
        <w:jc w:val="both"/>
        <w:rPr>
          <w:color w:val="1F4E79" w:themeColor="accent1" w:themeShade="80"/>
        </w:rPr>
      </w:pPr>
      <w:r>
        <w:t xml:space="preserve">Studies in this category explored both </w:t>
      </w:r>
      <w:r w:rsidR="004116C8">
        <w:t xml:space="preserve">HCP </w:t>
      </w:r>
      <w:r>
        <w:t xml:space="preserve">attitudes to partner involvement, and related communicative actions of HCPs in clinical triads. </w:t>
      </w:r>
      <w:r w:rsidR="009D32B2" w:rsidRPr="009D32B2">
        <w:t>Four studies explored the relationship between HCP behaviour and/or attitudes, and partner involvement in triadic consultations relevant to treatment-related decision making</w:t>
      </w:r>
      <w:r w:rsidR="002A5150">
        <w:t xml:space="preserve"> (two of which involved audiological consultations, the other two related to prostate cancer)</w:t>
      </w:r>
      <w:r w:rsidR="009D32B2">
        <w:t xml:space="preserve">. </w:t>
      </w:r>
      <w:r w:rsidR="003365BB">
        <w:t xml:space="preserve">Meyer et al. (2015) explored audiologists’ perceptions of family member involvement in hearing rehabilitation through interviews (approximately 50% of responses reported in the published study directly referenced spousal involvement) </w:t>
      </w:r>
      <w:r w:rsidR="003365BB">
        <w:fldChar w:fldCharType="begin" w:fldLock="1"/>
      </w:r>
      <w:r w:rsidR="000C505C">
        <w:instrText>ADDIN CSL_CITATION {"citationItems":[{"id":"ITEM-1","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1","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mendeley":{"formattedCitation":"[35]","plainTextFormattedCitation":"[35]","previouslyFormattedCitation":"[31]"},"properties":{"noteIndex":0},"schema":"https://github.com/citation-style-language/schema/raw/master/csl-citation.json"}</w:instrText>
      </w:r>
      <w:r w:rsidR="003365BB">
        <w:fldChar w:fldCharType="separate"/>
      </w:r>
      <w:r w:rsidR="000C505C" w:rsidRPr="000C505C">
        <w:rPr>
          <w:noProof/>
        </w:rPr>
        <w:t>[35]</w:t>
      </w:r>
      <w:r w:rsidR="003365BB">
        <w:fldChar w:fldCharType="end"/>
      </w:r>
      <w:r w:rsidR="003365BB">
        <w:t xml:space="preserve">. </w:t>
      </w:r>
      <w:r w:rsidR="002A5150">
        <w:t>Audiologists reported</w:t>
      </w:r>
      <w:r w:rsidR="003365BB" w:rsidRPr="003365BB">
        <w:t xml:space="preserve"> support</w:t>
      </w:r>
      <w:r w:rsidR="002A5150">
        <w:t>ing</w:t>
      </w:r>
      <w:r w:rsidR="003365BB" w:rsidRPr="003365BB">
        <w:t xml:space="preserve"> spouses </w:t>
      </w:r>
      <w:r w:rsidR="002A5150">
        <w:t>to take</w:t>
      </w:r>
      <w:r w:rsidR="003365BB" w:rsidRPr="003365BB">
        <w:t xml:space="preserve"> </w:t>
      </w:r>
      <w:r w:rsidR="002A5150">
        <w:t>an active role in encouraging</w:t>
      </w:r>
      <w:r w:rsidR="003365BB" w:rsidRPr="003365BB">
        <w:t xml:space="preserve"> rehabilitation, </w:t>
      </w:r>
      <w:r w:rsidR="002A5150">
        <w:t xml:space="preserve">and </w:t>
      </w:r>
      <w:r w:rsidR="003365BB" w:rsidRPr="003365BB">
        <w:t>encourage</w:t>
      </w:r>
      <w:r w:rsidR="002A5150">
        <w:t>d their</w:t>
      </w:r>
      <w:r w:rsidR="003365BB" w:rsidRPr="003365BB">
        <w:t xml:space="preserve"> participation in rehabilitat</w:t>
      </w:r>
      <w:r w:rsidR="002A5150">
        <w:t>ion as a 'joint effort', noting that</w:t>
      </w:r>
      <w:r w:rsidR="003365BB">
        <w:t xml:space="preserve"> lack of</w:t>
      </w:r>
      <w:r w:rsidR="003365BB" w:rsidRPr="003365BB">
        <w:t xml:space="preserve"> spousal support for rehabilitation intervent</w:t>
      </w:r>
      <w:r w:rsidR="002A5150">
        <w:t>ions (such as hearing aids) could</w:t>
      </w:r>
      <w:r w:rsidR="003365BB" w:rsidRPr="003365BB">
        <w:t xml:space="preserve"> affect patient engagement</w:t>
      </w:r>
      <w:r w:rsidR="002A5150">
        <w:t xml:space="preserve"> </w:t>
      </w:r>
      <w:r w:rsidR="002A5150">
        <w:fldChar w:fldCharType="begin" w:fldLock="1"/>
      </w:r>
      <w:r w:rsidR="000C505C">
        <w:instrText>ADDIN CSL_CITATION {"citationItems":[{"id":"ITEM-1","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1","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mendeley":{"formattedCitation":"[35]","plainTextFormattedCitation":"[35]","previouslyFormattedCitation":"[31]"},"properties":{"noteIndex":0},"schema":"https://github.com/citation-style-language/schema/raw/master/csl-citation.json"}</w:instrText>
      </w:r>
      <w:r w:rsidR="002A5150">
        <w:fldChar w:fldCharType="separate"/>
      </w:r>
      <w:r w:rsidR="000C505C" w:rsidRPr="000C505C">
        <w:rPr>
          <w:noProof/>
        </w:rPr>
        <w:t>[35]</w:t>
      </w:r>
      <w:r w:rsidR="002A5150">
        <w:fldChar w:fldCharType="end"/>
      </w:r>
      <w:r w:rsidR="003365BB" w:rsidRPr="003365BB">
        <w:t xml:space="preserve">. </w:t>
      </w:r>
      <w:r w:rsidR="002A5150">
        <w:t xml:space="preserve">In contrast, </w:t>
      </w:r>
      <w:r w:rsidR="009D32B2">
        <w:t>Ekberg et al.’s (</w:t>
      </w:r>
      <w:r w:rsidR="009D32B2" w:rsidRPr="003365BB">
        <w:t>2015) conversation analytic study of audiological consultations indicated that when family members participated</w:t>
      </w:r>
      <w:r w:rsidR="003365BB">
        <w:t xml:space="preserve"> in</w:t>
      </w:r>
      <w:r w:rsidR="009D32B2" w:rsidRPr="003365BB">
        <w:t xml:space="preserve"> the interaction, audiologists typically responded by shifting the conversation back to the client </w:t>
      </w:r>
      <w:r w:rsidR="003365BB" w:rsidRPr="003365BB">
        <w:fldChar w:fldCharType="begin" w:fldLock="1"/>
      </w:r>
      <w:r w:rsidR="000C505C">
        <w:instrText>ADDIN CSL_CITATION {"citationItems":[{"id":"ITEM-1","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1","issue":"2","issued":{"date-parts":[["2015"]]},"page":"70-76","title":"Family member involvement in audiology appointments with older people with hearing impairment","type":"article-journal","volume":"54"},"uris":["http://www.mendeley.com/documents/?uuid=3c9858e6-63d8-40f6-aac5-556323111235"]}],"mendeley":{"formattedCitation":"[40]","plainTextFormattedCitation":"[40]","previouslyFormattedCitation":"[36]"},"properties":{"noteIndex":0},"schema":"https://github.com/citation-style-language/schema/raw/master/csl-citation.json"}</w:instrText>
      </w:r>
      <w:r w:rsidR="003365BB" w:rsidRPr="003365BB">
        <w:fldChar w:fldCharType="separate"/>
      </w:r>
      <w:r w:rsidR="000C505C" w:rsidRPr="000C505C">
        <w:rPr>
          <w:noProof/>
        </w:rPr>
        <w:t>[40]</w:t>
      </w:r>
      <w:r w:rsidR="003365BB" w:rsidRPr="003365BB">
        <w:fldChar w:fldCharType="end"/>
      </w:r>
      <w:r w:rsidR="009D32B2" w:rsidRPr="003365BB">
        <w:t>.</w:t>
      </w:r>
      <w:r w:rsidR="003365BB">
        <w:t xml:space="preserve"> </w:t>
      </w:r>
      <w:r w:rsidR="00706C4E">
        <w:t>In relation to prostate cancer, Zeliadt et al.’s (2011) statistical analysis (multivariate models) of retrospective survey data</w:t>
      </w:r>
      <w:r w:rsidR="004116C8">
        <w:t xml:space="preserve"> </w:t>
      </w:r>
      <w:r w:rsidR="00706C4E">
        <w:t>investigating provider and partner interactions in treatment decision making</w:t>
      </w:r>
      <w:r w:rsidR="004116C8">
        <w:t xml:space="preserve"> (separate surveys completed by patients and partners respectively),</w:t>
      </w:r>
      <w:r w:rsidR="00706C4E">
        <w:t xml:space="preserve"> indicated that provider</w:t>
      </w:r>
      <w:r w:rsidR="009D32B2" w:rsidRPr="00D67066">
        <w:rPr>
          <w:color w:val="1F4E79" w:themeColor="accent1" w:themeShade="80"/>
        </w:rPr>
        <w:t xml:space="preserve"> </w:t>
      </w:r>
      <w:r w:rsidR="009D32B2" w:rsidRPr="00A96AFF">
        <w:t>encouragement of partner participation</w:t>
      </w:r>
      <w:r w:rsidR="004116C8">
        <w:t xml:space="preserve"> (as rated by the partner)</w:t>
      </w:r>
      <w:r w:rsidR="009D32B2" w:rsidRPr="00A96AFF">
        <w:t xml:space="preserve"> was associated with higher partner satisfaction (</w:t>
      </w:r>
      <w:r w:rsidR="00706C4E" w:rsidRPr="00A96AFF">
        <w:t xml:space="preserve">odds ratio 3.4, 95% CI 1.4–8.4) </w:t>
      </w:r>
      <w:r w:rsidR="00706C4E" w:rsidRPr="00A96AFF">
        <w:fldChar w:fldCharType="begin" w:fldLock="1"/>
      </w:r>
      <w:r w:rsidR="000C505C">
        <w:instrText>ADDIN CSL_CITATION {"citationItems":[{"id":"ITEM-1","itemData":{"DOI":"10.1111/j.1464-410X.2010.09945.x","ISSN":"14644096","author":[{"dropping-particle":"","family":"Zeliadt","given":"Steven B","non-dropping-particle":"","parse-names":false,"suffix":""},{"dropping-particle":"","family":"Penson","given":"David F","non-dropping-particle":"","parse-names":false,"suffix":""},{"dropping-particle":"","family":"Moinpour","given":"Carol M","non-dropping-particle":"","parse-names":false,"suffix":""},{"dropping-particle":"","family":"Blough","given":"David K","non-dropping-particle":"","parse-names":false,"suffix":""},{"dropping-particle":"","family":"Fedorenko","given":"Catherine R","non-dropping-particle":"","parse-names":false,"suffix":""},{"dropping-particle":"","family":"Hall","given":"Ingrid J","non-dropping-particle":"","parse-names":false,"suffix":""},{"dropping-particle":"","family":"Smith","given":"Judith Lee","non-dropping-particle":"","parse-names":false,"suffix":""},{"dropping-particle":"","family":"Ekwueme","given":"Donatus U","non-dropping-particle":"","parse-names":false,"suffix":""},{"dropping-particle":"","family":"Thompson","given":"Ian M","non-dropping-particle":"","parse-names":false,"suffix":""},{"dropping-particle":"","family":"Keane","given":"Thomas E","non-dropping-particle":"","parse-names":false,"suffix":""},{"dropping-particle":"","family":"Ramsey","given":"Scott D","non-dropping-particle":"","parse-names":false,"suffix":""}],"container-title":"BJU International","id":"ITEM-1","issue":"6","issued":{"date-parts":[["2011","2"]]},"page":"851-856","title":"Provider and partner interactions in the treatment decision-making process for newly diagnosed localized prostate cancer","type":"article-journal","volume":"108"},"uris":["http://www.mendeley.com/documents/?uuid=13357010-ca21-4e26-97fb-79d6ddbac865"]}],"mendeley":{"formattedCitation":"[36]","plainTextFormattedCitation":"[36]","previouslyFormattedCitation":"[32]"},"properties":{"noteIndex":0},"schema":"https://github.com/citation-style-language/schema/raw/master/csl-citation.json"}</w:instrText>
      </w:r>
      <w:r w:rsidR="00706C4E" w:rsidRPr="00A96AFF">
        <w:fldChar w:fldCharType="separate"/>
      </w:r>
      <w:r w:rsidR="000C505C" w:rsidRPr="000C505C">
        <w:rPr>
          <w:noProof/>
        </w:rPr>
        <w:t>[36]</w:t>
      </w:r>
      <w:r w:rsidR="00706C4E" w:rsidRPr="00A96AFF">
        <w:fldChar w:fldCharType="end"/>
      </w:r>
      <w:r w:rsidR="00706C4E" w:rsidRPr="00A96AFF">
        <w:t xml:space="preserve">. Finally, Sinfield et al. (2008) found that some interview respondents who were partners reported their concerns were not being taken seriously by specialist clinicians, that they were perceived as trouble (by the specialist clinician), and that the  specialist gave the impression that they did not wish to be questioned </w:t>
      </w:r>
      <w:r w:rsidR="00706C4E" w:rsidRPr="00A96AFF">
        <w:fldChar w:fldCharType="begin" w:fldLock="1"/>
      </w:r>
      <w:r w:rsidR="000C505C">
        <w:instrText>ADDIN CSL_CITATION {"citationItems":[{"id":"ITEM-1","itemData":{"DOI":"10.1016/j.pec.2008.05.001","ISSN":"0738-3991","PMID":"18565717","abstract":"OBJECTIVE: To gain an in depth understanding of the experiences of care of men with prostate cancer and their partners.\n\nMETHODS: The study design was a qualitative analysis of semi-structured interviews of men (35) who had been diagnosed and treated for prostate cancer and their partners (10). They were recruited from two hospitals in the East Midlands of England and two charities.\n\n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n\nCONCLUSIONS: If patients' experiences of prostate cancer care are to be improved, clinicians need to identify, and respond to, the information and decision-making needs of individual patients and their partners.\n\n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1","issue":"1","issued":{"date-parts":[["2008","10"]]},"page":"91-6","title":"Patient-centred care: What are the experiences of prostate cancer patients and their partners?","type":"article-journal","volume":"73"},"uris":["http://www.mendeley.com/documents/?uuid=4122e8bf-098d-4c51-af3f-bf44984faec0"]}],"mendeley":{"formattedCitation":"[32]","plainTextFormattedCitation":"[32]","previouslyFormattedCitation":"[40]"},"properties":{"noteIndex":0},"schema":"https://github.com/citation-style-language/schema/raw/master/csl-citation.json"}</w:instrText>
      </w:r>
      <w:r w:rsidR="00706C4E" w:rsidRPr="00A96AFF">
        <w:fldChar w:fldCharType="separate"/>
      </w:r>
      <w:r w:rsidR="000C505C" w:rsidRPr="000C505C">
        <w:rPr>
          <w:noProof/>
        </w:rPr>
        <w:t>[32]</w:t>
      </w:r>
      <w:r w:rsidR="00706C4E" w:rsidRPr="00A96AFF">
        <w:fldChar w:fldCharType="end"/>
      </w:r>
      <w:r w:rsidR="00706C4E" w:rsidRPr="00A96AFF">
        <w:t>.</w:t>
      </w:r>
    </w:p>
    <w:p w14:paraId="24687CAF" w14:textId="77777777" w:rsidR="00AB0789" w:rsidRDefault="0059387E" w:rsidP="0059387E">
      <w:pPr>
        <w:pStyle w:val="Heading1"/>
      </w:pPr>
      <w:r>
        <w:t>Discussion</w:t>
      </w:r>
    </w:p>
    <w:p w14:paraId="57840CFB" w14:textId="06DC5DD1" w:rsidR="00350682" w:rsidRPr="00350682" w:rsidRDefault="00650666" w:rsidP="00350682">
      <w:pPr>
        <w:jc w:val="both"/>
      </w:pPr>
      <w:r>
        <w:t xml:space="preserve">The aim of this systematic review </w:t>
      </w:r>
      <w:r w:rsidR="00FC05B9">
        <w:t>has been</w:t>
      </w:r>
      <w:r w:rsidRPr="00650666">
        <w:t xml:space="preserve"> to explore how partners are involved in treatment related decision making within triadic clinical encounters.</w:t>
      </w:r>
      <w:r>
        <w:t xml:space="preserve"> </w:t>
      </w:r>
      <w:r w:rsidR="00350682" w:rsidRPr="00350682">
        <w:t xml:space="preserve">As previously indicated, in 2013 </w:t>
      </w:r>
      <w:r w:rsidR="00350682" w:rsidRPr="00350682">
        <w:rPr>
          <w:rFonts w:eastAsia="PMingLiU"/>
          <w:lang w:eastAsia="zh-TW"/>
        </w:rPr>
        <w:t xml:space="preserve">Laidsaar-Powell et al. observed that explorations of </w:t>
      </w:r>
      <w:r w:rsidR="00651AD4">
        <w:rPr>
          <w:rFonts w:eastAsia="PMingLiU"/>
          <w:lang w:eastAsia="zh-TW"/>
        </w:rPr>
        <w:t xml:space="preserve">the </w:t>
      </w:r>
      <w:r w:rsidR="00350682" w:rsidRPr="00350682">
        <w:rPr>
          <w:rFonts w:eastAsia="PMingLiU"/>
          <w:lang w:eastAsia="zh-TW"/>
        </w:rPr>
        <w:t xml:space="preserve">influence of patient-companion relationship quality on triadic clinical encounters has been ‘very limited’, and that ‘no studies [had] identified characteristics and behaviours of types of third parties (e.g. spouse vs. adult child) </w:t>
      </w:r>
      <w:r w:rsidR="00350682" w:rsidRPr="00350682">
        <w:rPr>
          <w:rFonts w:eastAsia="PMingLiU"/>
          <w:lang w:eastAsia="zh-TW"/>
        </w:rPr>
        <w:fldChar w:fldCharType="begin" w:fldLock="1"/>
      </w:r>
      <w:r w:rsidR="00BB628A">
        <w:rPr>
          <w:rFonts w:eastAsia="PMingLiU"/>
          <w:lang w:eastAsia="zh-TW"/>
        </w:rPr>
        <w:instrText>ADDIN CSL_CITATION {"citationItems":[{"id":"ITEM-1","itemData":{"DOI":"10.1016/j.pec.2012.11.007","ISBN":"0738-3991","ISSN":"07383991","PMID":"23332193","abstract":"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 © 2012 Elsevier Ireland Ltd.","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non-dropping-particle":"","parse-names":false,"suffix":""},{"dropping-particle":"","family":"Juraskova","given":"I.","non-dropping-particle":"","parse-names":false,"suffix":""}],"container-title":"Patient Education and Counseling","id":"ITEM-1","issue":"1","issued":{"date-parts":[["2013"]]},"page":"3-13","title":"Physician-patient-companion communication and decision-making: A systematic review of triadic medical consultations","type":"article-journal","volume":"91"},"uris":["http://www.mendeley.com/documents/?uuid=726b2390-3ad8-4446-ab06-763b2b56040b"]}],"mendeley":{"formattedCitation":"[14]","plainTextFormattedCitation":"[14]","previouslyFormattedCitation":"[14]"},"properties":{"noteIndex":0},"schema":"https://github.com/citation-style-language/schema/raw/master/csl-citation.json"}</w:instrText>
      </w:r>
      <w:r w:rsidR="00350682" w:rsidRPr="00350682">
        <w:rPr>
          <w:rFonts w:eastAsia="PMingLiU"/>
          <w:lang w:eastAsia="zh-TW"/>
        </w:rPr>
        <w:fldChar w:fldCharType="separate"/>
      </w:r>
      <w:r w:rsidR="00532C17" w:rsidRPr="00532C17">
        <w:rPr>
          <w:rFonts w:eastAsia="PMingLiU"/>
          <w:noProof/>
          <w:lang w:eastAsia="zh-TW"/>
        </w:rPr>
        <w:t>[14]</w:t>
      </w:r>
      <w:r w:rsidR="00350682" w:rsidRPr="00350682">
        <w:rPr>
          <w:rFonts w:eastAsia="PMingLiU"/>
          <w:lang w:eastAsia="zh-TW"/>
        </w:rPr>
        <w:fldChar w:fldCharType="end"/>
      </w:r>
      <w:r w:rsidR="00350682" w:rsidRPr="00350682">
        <w:rPr>
          <w:rFonts w:eastAsia="PMingLiU"/>
          <w:lang w:eastAsia="zh-TW"/>
        </w:rPr>
        <w:t xml:space="preserve">. The authors identified a need for greater focus on companion roles in research literature, citing a tendency for homogenous characterisation of different relationships under the single term of ‘companion’ (or other synonym) </w:t>
      </w:r>
      <w:r w:rsidR="00350682" w:rsidRPr="00350682">
        <w:rPr>
          <w:rFonts w:eastAsia="PMingLiU"/>
          <w:lang w:eastAsia="zh-TW"/>
        </w:rPr>
        <w:fldChar w:fldCharType="begin" w:fldLock="1"/>
      </w:r>
      <w:r w:rsidR="00BB628A">
        <w:rPr>
          <w:rFonts w:eastAsia="PMingLiU"/>
          <w:lang w:eastAsia="zh-TW"/>
        </w:rPr>
        <w:instrText>ADDIN CSL_CITATION {"citationItems":[{"id":"ITEM-1","itemData":{"DOI":"10.1016/j.pec.2012.11.007","ISBN":"0738-3991","ISSN":"07383991","PMID":"23332193","abstract":"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 © 2012 Elsevier Ireland Ltd.","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non-dropping-particle":"","parse-names":false,"suffix":""},{"dropping-particle":"","family":"Juraskova","given":"I.","non-dropping-particle":"","parse-names":false,"suffix":""}],"container-title":"Patient Education and Counseling","id":"ITEM-1","issue":"1","issued":{"date-parts":[["2013"]]},"page":"3-13","title":"Physician-patient-companion communication and decision-making: A systematic review of triadic medical consultations","type":"article-journal","volume":"91"},"uris":["http://www.mendeley.com/documents/?uuid=726b2390-3ad8-4446-ab06-763b2b56040b"]}],"mendeley":{"formattedCitation":"[14]","plainTextFormattedCitation":"[14]","previouslyFormattedCitation":"[14]"},"properties":{"noteIndex":0},"schema":"https://github.com/citation-style-language/schema/raw/master/csl-citation.json"}</w:instrText>
      </w:r>
      <w:r w:rsidR="00350682" w:rsidRPr="00350682">
        <w:rPr>
          <w:rFonts w:eastAsia="PMingLiU"/>
          <w:lang w:eastAsia="zh-TW"/>
        </w:rPr>
        <w:fldChar w:fldCharType="separate"/>
      </w:r>
      <w:r w:rsidR="00532C17" w:rsidRPr="00532C17">
        <w:rPr>
          <w:rFonts w:eastAsia="PMingLiU"/>
          <w:noProof/>
          <w:lang w:eastAsia="zh-TW"/>
        </w:rPr>
        <w:t>[14]</w:t>
      </w:r>
      <w:r w:rsidR="00350682" w:rsidRPr="00350682">
        <w:rPr>
          <w:rFonts w:eastAsia="PMingLiU"/>
          <w:lang w:eastAsia="zh-TW"/>
        </w:rPr>
        <w:fldChar w:fldCharType="end"/>
      </w:r>
      <w:r w:rsidR="00350682" w:rsidRPr="00350682">
        <w:rPr>
          <w:rFonts w:eastAsia="PMingLiU"/>
          <w:lang w:eastAsia="zh-TW"/>
        </w:rPr>
        <w:t xml:space="preserve">. </w:t>
      </w:r>
      <w:r w:rsidR="00350682">
        <w:rPr>
          <w:rFonts w:eastAsia="PMingLiU"/>
          <w:lang w:eastAsia="zh-TW"/>
        </w:rPr>
        <w:t>The findings of this review indicate that the situation remains broadly consistent with this description.</w:t>
      </w:r>
    </w:p>
    <w:p w14:paraId="7FF2D6FE" w14:textId="26500456" w:rsidR="008E5B64" w:rsidRDefault="006B7EC3" w:rsidP="008E5B64">
      <w:pPr>
        <w:jc w:val="both"/>
      </w:pPr>
      <w:r>
        <w:t>The included studies present a range of descriptions of partner involvement in clinical consultations relevant to decision making</w:t>
      </w:r>
      <w:r w:rsidR="0069301B">
        <w:t xml:space="preserve"> across a broad spectrum of treatments</w:t>
      </w:r>
      <w:r>
        <w:t>.</w:t>
      </w:r>
      <w:r w:rsidR="007402A1">
        <w:t xml:space="preserve"> </w:t>
      </w:r>
      <w:r>
        <w:t xml:space="preserve">While the current review indicates that partners are often active participants in consultations involving treatment-related decisions, the heterogeneity of study foci, methods, and findings indicates that this remains an area in need of </w:t>
      </w:r>
      <w:r w:rsidR="00350682">
        <w:t>research attention. We now discuss these</w:t>
      </w:r>
      <w:r w:rsidR="00E56C54">
        <w:t xml:space="preserve"> issues</w:t>
      </w:r>
      <w:r w:rsidR="00350682">
        <w:t xml:space="preserve"> with respect to </w:t>
      </w:r>
      <w:r w:rsidR="00650666">
        <w:t>review findings presented above</w:t>
      </w:r>
      <w:r w:rsidR="00E56C54">
        <w:t>, and their implications for future investigations</w:t>
      </w:r>
      <w:r w:rsidR="00650666">
        <w:t>.</w:t>
      </w:r>
    </w:p>
    <w:p w14:paraId="222EB800" w14:textId="77777777" w:rsidR="008E5B64" w:rsidRDefault="008E5B64" w:rsidP="00BB628A">
      <w:pPr>
        <w:pStyle w:val="Heading2"/>
      </w:pPr>
      <w:r>
        <w:t>The need for further investigation of mechanisms of decision making within consultations.</w:t>
      </w:r>
    </w:p>
    <w:p w14:paraId="150873A2" w14:textId="62B671D1" w:rsidR="006016D1" w:rsidRDefault="008E5B64" w:rsidP="008E5B64">
      <w:pPr>
        <w:jc w:val="both"/>
      </w:pPr>
      <w:r>
        <w:t>There remains a lack of investigation of communicative processes, the mechanisms through which partner involvement in decision making occurs</w:t>
      </w:r>
      <w:r w:rsidR="004116C8">
        <w:t>,</w:t>
      </w:r>
      <w:r w:rsidR="00FC05B9">
        <w:t xml:space="preserve"> and</w:t>
      </w:r>
      <w:r w:rsidR="004116C8">
        <w:t xml:space="preserve"> the implications of involvement for consultation outcomes</w:t>
      </w:r>
      <w:r>
        <w:t>. This has been observed elsewhere in extant literature both included in, and external to, the present review. In their 2013 systematic review, Laidsaar-Powell et al. noted that: ‘t</w:t>
      </w:r>
      <w:r w:rsidRPr="00A96AFF">
        <w:t>o date, no studies have identified the characteristics and behaviours of different types of third parties (e.g. spouse versus adult child)</w:t>
      </w:r>
      <w:r>
        <w:t xml:space="preserve">’ </w:t>
      </w:r>
      <w:r>
        <w:fldChar w:fldCharType="begin" w:fldLock="1"/>
      </w:r>
      <w:r w:rsidR="001B37EF">
        <w:instrText>ADDIN CSL_CITATION {"citationItems":[{"id":"ITEM-1","itemData":{"DOI":"10.1016/j.pec.2012.11.007","ISBN":"0738-3991","ISSN":"07383991","PMID":"23332193","abstract":"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 © 2012 Elsevier Ireland Ltd.","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non-dropping-particle":"","parse-names":false,"suffix":""},{"dropping-particle":"","family":"Juraskova","given":"I.","non-dropping-particle":"","parse-names":false,"suffix":""}],"container-title":"Patient Education and Counseling","id":"ITEM-1","issue":"1","issued":{"date-parts":[["2013"]]},"page":"3-13","title":"Physician-patient-companion communication and decision-making: A systematic review of triadic medical consultations","type":"article-journal","volume":"91"},"uris":["http://www.mendeley.com/documents/?uuid=726b2390-3ad8-4446-ab06-763b2b56040b"]}],"mendeley":{"formattedCitation":"[14]","plainTextFormattedCitation":"[14]","previouslyFormattedCitation":"[14]"},"properties":{"noteIndex":0},"schema":"https://github.com/citation-style-language/schema/raw/master/csl-citation.json"}</w:instrText>
      </w:r>
      <w:r>
        <w:fldChar w:fldCharType="separate"/>
      </w:r>
      <w:r w:rsidR="00272AEB" w:rsidRPr="00272AEB">
        <w:rPr>
          <w:noProof/>
        </w:rPr>
        <w:t>[14]</w:t>
      </w:r>
      <w:r>
        <w:fldChar w:fldCharType="end"/>
      </w:r>
      <w:r>
        <w:t>. Elsewhere, Wolff et al. (2011) note in their survey investigation of family member accompaniment of older adults to geriatric primary care consultations, that: ‘[t</w:t>
      </w:r>
      <w:r w:rsidRPr="006B7EC3">
        <w:t>o the knowledge of the authors</w:t>
      </w:r>
      <w:r>
        <w:t>]…</w:t>
      </w:r>
      <w:r w:rsidRPr="006B7EC3">
        <w:t>the extent to which families already ass</w:t>
      </w:r>
      <w:r>
        <w:t>ume relevant “coach” functions</w:t>
      </w:r>
      <w:r w:rsidRPr="006B7EC3">
        <w:t xml:space="preserve"> and the potential to further develop family companions’ skills to motivate patient engagement in treatment decisions and self-management has been unstudied</w:t>
      </w:r>
      <w:r>
        <w:t xml:space="preserve">’ </w:t>
      </w:r>
      <w:r>
        <w:fldChar w:fldCharType="begin" w:fldLock="1"/>
      </w:r>
      <w:r w:rsidR="00384352">
        <w:instrText>ADDIN CSL_CITATION {"citationItems":[{"id":"ITEM-1","itemData":{"DOI":"10.1111/j.1532-5415.2011.03770.x","ISBN":"2122633255","ISSN":"00028614","PMID":"22211465","abstract":"OBJECTIVES: Although older adults are often accompanied to routine physician visits and commonly receive disability-related task assistance, the overlap and persistence of this help is not well understood. This study investigates whether older adults who are accompanied to routine physician visits (1) also receive task assistance and (2) continue to be accompanied at 12-months by the same family companion.\\n\\nDESIGN: Observational study.\\n\\nSETTING: Nationally representative survey.\\n\\nPARTICIPANTS: Community-dwelling adults aged 65 and older who responded to the Medicare Current Beneficiary Survey (MCBS) in 2006 (n = 11,582) and a subset (n = 7,510) who responded in 2005 and 2006.\\n\\nMEASUREMENTS: Accompaniment to physician visits by a family companion and receipt of task assistance with activities of daily living (ADLs) or instrumental activities of daily living (IADLs). Persistent accompaniment and consistent family companion involvement was ascertained from 2005 and 2006 survey responses.\\n\\nRESULTS: Among community-dwelling older adults, 18.6% were accompanied to physician visits only, and 12.7% were accompanied to physician visits and received task assistance. Accompanied older adults who received task assistance were older, less educated, and had worse self-rated health than their counterparts who were accompanied only. Family companions who provided task assistance (vs those who did not) were more actively engaged in physician visit processes and more often identified as always present. Three-fourths (74.5%) of accompanied older adults were persistently accompanied to physician visits at 12 months, nearly always (87.9%) by the same family companion. Receipt of task assistance was strongly associated with persistent accompaniment (aOR = 2.52; 95% CI: 1.93-3.29).\\n\\nCONCLUSIONS: Older adults' accompaniment to physician visits typically persists, most often by consistently involved family companions. Findings have implications for the patient-physician partnership and the patient-centered medical home.","author":[{"dropping-particle":"","family":"Wolff","given":"Jennifer L.","non-dropping-particle":"","parse-names":false,"suffix":""},{"dropping-particle":"","family":"Boyd","given":"Cynthia M.","non-dropping-particle":"","parse-names":false,"suffix":""},{"dropping-particle":"","family":"Gitlin","given":"Laura N.","non-dropping-particle":"","parse-names":false,"suffix":""},{"dropping-particle":"","family":"Bruce","given":"Martha L.","non-dropping-particle":"","parse-names":false,"suffix":""},{"dropping-particle":"","family":"Roter","given":"Debra L.","non-dropping-particle":"","parse-names":false,"suffix":""}],"container-title":"Journal of the American Geriatrics Society","id":"ITEM-1","issue":"1","issued":{"date-parts":[["2012"]]},"page":"106-112","title":"Going it together: Persistence of older adults' accompaniment to physician visits by a family companion","type":"article","volume":"60"},"uris":["http://www.mendeley.com/documents/?uuid=9e15ce34-8560-4f97-b52b-2c5f92d2c462"]}],"mendeley":{"formattedCitation":"[46]","plainTextFormattedCitation":"[46]","previouslyFormattedCitation":"[46]"},"properties":{"noteIndex":0},"schema":"https://github.com/citation-style-language/schema/raw/master/csl-citation.json"}</w:instrText>
      </w:r>
      <w:r>
        <w:fldChar w:fldCharType="separate"/>
      </w:r>
      <w:r w:rsidR="00D27414" w:rsidRPr="00D27414">
        <w:rPr>
          <w:noProof/>
        </w:rPr>
        <w:t>[46]</w:t>
      </w:r>
      <w:r>
        <w:fldChar w:fldCharType="end"/>
      </w:r>
      <w:r>
        <w:t>.</w:t>
      </w:r>
      <w:r w:rsidR="006016D1">
        <w:t xml:space="preserve"> </w:t>
      </w:r>
      <w:r w:rsidR="005C28CC">
        <w:t xml:space="preserve">Studies of clinical communication can address this gap in knowledge through systematic investigation of processes and features of interaction affecting information seeking and decision making behaviours, that may go unnoticed and/or unremarked </w:t>
      </w:r>
      <w:r w:rsidR="005C28CC" w:rsidRPr="006016D1">
        <w:rPr>
          <w:i/>
        </w:rPr>
        <w:t>in situ</w:t>
      </w:r>
      <w:r w:rsidR="005C28CC">
        <w:t xml:space="preserve">. For example, </w:t>
      </w:r>
      <w:r w:rsidR="005C28CC" w:rsidRPr="006016D1">
        <w:t>Wade et al. (2009) explored communication between patients and clinicians within a randomised controlled trial (RCT) for treatment of localised prostate cancer</w:t>
      </w:r>
      <w:r w:rsidR="005C28CC">
        <w:t>, in which patients were randomized to</w:t>
      </w:r>
      <w:r w:rsidR="005C28CC" w:rsidRPr="006016D1">
        <w:t xml:space="preserve"> one of three treatments (i.e. radical surgery, radical conformal radiotherapy, or active monitoring) following diagnosis</w:t>
      </w:r>
      <w:r w:rsidR="005C28CC">
        <w:t xml:space="preserve"> </w:t>
      </w:r>
      <w:r w:rsidR="005C28CC">
        <w:fldChar w:fldCharType="begin" w:fldLock="1"/>
      </w:r>
      <w:r w:rsidR="005C28CC">
        <w:instrText>ADDIN CSL_CITATION {"citationItems":[{"id":"ITEM-1","itemData":{"DOI":"10.1016/j.socscimed.2009.02.023","ISSN":"1873-5347","PMID":"19364625","abstract":"Randomised controlled trials (RCTs) represent the gold standard methodology for determining effectiveness of healthcare interventions. Poor recruitment to RCTs can threaten external validity and waste resources. An inherent tension exists between safeguarding informed decision-making by participants and maximising numbers enrolled. This study investigated what occurs during informed consent appointments in an ongoing multi-centre RCT in the UK. Objectives were to investigate: 1] how study staff presented study information to participants; 2] what evidence emerged as to how well-informed participants were when proceeding to randomisation or treatment selection; and 3] what aspects of the communication process may facilitate improvements in providing evidence of informed consent. Qualitative analysis of a purposive sample of 23 recruitment appointments from three study centres and involving several recruitment staff applied techniques of thematic, content and conversation analysis (CA). Thematic analysis and CA revealed variation in appointment content and structure. Appointments were mostly recruiter-led or participant-led, and this structure was associated with what evidence emerged as to how participants understood information provided and whether they were in equipoise. Participant-led appointments provided this evidence more consistently. Detailed CA identified communication techniques which, when employed by recruiters, provided evidence as to how participants understood the choices before them. Strategic use of open questions, pauses and ceding the floor in the interaction facilitated detailed and systematic exploration of each participant's concerns and position regarding equipoise. We conclude that the current focus on content to be provided to achieve informed consent should be broadened to encompass consideration of how information is best conveyed to potential participants. A model of tailored information provision using the communication techniques identified and centred on eliciting and addressing participants' concerns is proposed. Use of these techniques is necessary to make potential participants' understanding of key issues and their position regarding equipoise explicit in order to facilitate truly informed consent.","author":[{"dropping-particle":"","family":"Wade","given":"Julia","non-dropping-particle":"","parse-names":false,"suffix":""},{"dropping-particle":"","family":"Donovan","given":"Jenny L","non-dropping-particle":"","parse-names":false,"suffix":""},{"dropping-particle":"","family":"Lane","given":"J Athene","non-dropping-particle":"","parse-names":false,"suffix":""},{"dropping-particle":"","family":"Neal","given":"David E","non-dropping-particle":"","parse-names":false,"suffix":""},{"dropping-particle":"","family":"Hamdy","given":"Freddie C","non-dropping-particle":"","parse-names":false,"suffix":""}],"container-title":"Social science &amp; medicine (1982)","id":"ITEM-1","issue":"11","issued":{"date-parts":[["2009","6"]]},"page":"2018-28","publisher":"Elsevier Ltd","title":"It's not just what you say, it's also how you say it: opening the 'black box' of informed consent appointments in randomised controlled trials.","type":"article-journal","volume":"68"},"uris":["http://www.mendeley.com/documents/?uuid=2d167f73-1b94-400a-a6e8-e3975d39cba3"]}],"mendeley":{"formattedCitation":"[9]","plainTextFormattedCitation":"[9]","previouslyFormattedCitation":"[9]"},"properties":{"noteIndex":0},"schema":"https://github.com/citation-style-language/schema/raw/master/csl-citation.json"}</w:instrText>
      </w:r>
      <w:r w:rsidR="005C28CC">
        <w:fldChar w:fldCharType="separate"/>
      </w:r>
      <w:r w:rsidR="005C28CC" w:rsidRPr="005C28CC">
        <w:rPr>
          <w:noProof/>
        </w:rPr>
        <w:t>[9]</w:t>
      </w:r>
      <w:r w:rsidR="005C28CC">
        <w:fldChar w:fldCharType="end"/>
      </w:r>
      <w:r w:rsidR="005C28CC" w:rsidRPr="006016D1">
        <w:t xml:space="preserve">.  </w:t>
      </w:r>
      <w:r w:rsidR="005C28CC">
        <w:t>The authors</w:t>
      </w:r>
      <w:r w:rsidR="005C28CC" w:rsidRPr="006016D1">
        <w:t xml:space="preserve"> noted that recruiter-led encounters </w:t>
      </w:r>
      <w:r w:rsidR="005C28CC">
        <w:t>often afforded</w:t>
      </w:r>
      <w:r w:rsidR="005C28CC" w:rsidRPr="006016D1">
        <w:t xml:space="preserve"> fewer opportunities for exploring and addressing patient beliefs and concerns when compared with more patient-led exchanges </w:t>
      </w:r>
      <w:r w:rsidR="005C28CC">
        <w:fldChar w:fldCharType="begin" w:fldLock="1"/>
      </w:r>
      <w:r w:rsidR="005C28CC">
        <w:instrText>ADDIN CSL_CITATION {"citationItems":[{"id":"ITEM-1","itemData":{"DOI":"10.1016/j.socscimed.2009.02.023","ISSN":"1873-5347","PMID":"19364625","abstract":"Randomised controlled trials (RCTs) represent the gold standard methodology for determining effectiveness of healthcare interventions. Poor recruitment to RCTs can threaten external validity and waste resources. An inherent tension exists between safeguarding informed decision-making by participants and maximising numbers enrolled. This study investigated what occurs during informed consent appointments in an ongoing multi-centre RCT in the UK. Objectives were to investigate: 1] how study staff presented study information to participants; 2] what evidence emerged as to how well-informed participants were when proceeding to randomisation or treatment selection; and 3] what aspects of the communication process may facilitate improvements in providing evidence of informed consent. Qualitative analysis of a purposive sample of 23 recruitment appointments from three study centres and involving several recruitment staff applied techniques of thematic, content and conversation analysis (CA). Thematic analysis and CA revealed variation in appointment content and structure. Appointments were mostly recruiter-led or participant-led, and this structure was associated with what evidence emerged as to how participants understood information provided and whether they were in equipoise. Participant-led appointments provided this evidence more consistently. Detailed CA identified communication techniques which, when employed by recruiters, provided evidence as to how participants understood the choices before them. Strategic use of open questions, pauses and ceding the floor in the interaction facilitated detailed and systematic exploration of each participant's concerns and position regarding equipoise. We conclude that the current focus on content to be provided to achieve informed consent should be broadened to encompass consideration of how information is best conveyed to potential participants. A model of tailored information provision using the communication techniques identified and centred on eliciting and addressing participants' concerns is proposed. Use of these techniques is necessary to make potential participants' understanding of key issues and their position regarding equipoise explicit in order to facilitate truly informed consent.","author":[{"dropping-particle":"","family":"Wade","given":"Julia","non-dropping-particle":"","parse-names":false,"suffix":""},{"dropping-particle":"","family":"Donovan","given":"Jenny L","non-dropping-particle":"","parse-names":false,"suffix":""},{"dropping-particle":"","family":"Lane","given":"J Athene","non-dropping-particle":"","parse-names":false,"suffix":""},{"dropping-particle":"","family":"Neal","given":"David E","non-dropping-particle":"","parse-names":false,"suffix":""},{"dropping-particle":"","family":"Hamdy","given":"Freddie C","non-dropping-particle":"","parse-names":false,"suffix":""}],"container-title":"Social science &amp; medicine (1982)","id":"ITEM-1","issue":"11","issued":{"date-parts":[["2009","6"]]},"page":"2018-28","publisher":"Elsevier Ltd","title":"It's not just what you say, it's also how you say it: opening the 'black box' of informed consent appointments in randomised controlled trials.","type":"article-journal","volume":"68"},"uris":["http://www.mendeley.com/documents/?uuid=2d167f73-1b94-400a-a6e8-e3975d39cba3"]}],"mendeley":{"formattedCitation":"[9]","plainTextFormattedCitation":"[9]","previouslyFormattedCitation":"[9]"},"properties":{"noteIndex":0},"schema":"https://github.com/citation-style-language/schema/raw/master/csl-citation.json"}</w:instrText>
      </w:r>
      <w:r w:rsidR="005C28CC">
        <w:fldChar w:fldCharType="separate"/>
      </w:r>
      <w:r w:rsidR="005C28CC" w:rsidRPr="005C28CC">
        <w:rPr>
          <w:noProof/>
        </w:rPr>
        <w:t>[9]</w:t>
      </w:r>
      <w:r w:rsidR="005C28CC">
        <w:fldChar w:fldCharType="end"/>
      </w:r>
      <w:r w:rsidR="005C28CC" w:rsidRPr="006016D1">
        <w:t>.  In addition, they note</w:t>
      </w:r>
      <w:r w:rsidR="005C28CC">
        <w:t>d</w:t>
      </w:r>
      <w:r w:rsidR="005C28CC" w:rsidRPr="006016D1">
        <w:t xml:space="preserve"> that progressive changes to recruiter behaviour which increased opportunities to explore patient beliefs (including challenging incorrect beliefs about prostate cancer and treatment) led to an increase in patients who agreed to participate in the trial, and also then agreed to accept the treatment randomly allocated to them </w:t>
      </w:r>
      <w:r w:rsidR="005C28CC">
        <w:fldChar w:fldCharType="begin" w:fldLock="1"/>
      </w:r>
      <w:r w:rsidR="00D27414">
        <w:instrText>ADDIN CSL_CITATION {"citationItems":[{"id":"ITEM-1","itemData":{"DOI":"10.1016/j.socscimed.2009.02.023","ISSN":"1873-5347","PMID":"19364625","abstract":"Randomised controlled trials (RCTs) represent the gold standard methodology for determining effectiveness of healthcare interventions. Poor recruitment to RCTs can threaten external validity and waste resources. An inherent tension exists between safeguarding informed decision-making by participants and maximising numbers enrolled. This study investigated what occurs during informed consent appointments in an ongoing multi-centre RCT in the UK. Objectives were to investigate: 1] how study staff presented study information to participants; 2] what evidence emerged as to how well-informed participants were when proceeding to randomisation or treatment selection; and 3] what aspects of the communication process may facilitate improvements in providing evidence of informed consent. Qualitative analysis of a purposive sample of 23 recruitment appointments from three study centres and involving several recruitment staff applied techniques of thematic, content and conversation analysis (CA). Thematic analysis and CA revealed variation in appointment content and structure. Appointments were mostly recruiter-led or participant-led, and this structure was associated with what evidence emerged as to how participants understood information provided and whether they were in equipoise. Participant-led appointments provided this evidence more consistently. Detailed CA identified communication techniques which, when employed by recruiters, provided evidence as to how participants understood the choices before them. Strategic use of open questions, pauses and ceding the floor in the interaction facilitated detailed and systematic exploration of each participant's concerns and position regarding equipoise. We conclude that the current focus on content to be provided to achieve informed consent should be broadened to encompass consideration of how information is best conveyed to potential participants. A model of tailored information provision using the communication techniques identified and centred on eliciting and addressing participants' concerns is proposed. Use of these techniques is necessary to make potential participants' understanding of key issues and their position regarding equipoise explicit in order to facilitate truly informed consent.","author":[{"dropping-particle":"","family":"Wade","given":"Julia","non-dropping-particle":"","parse-names":false,"suffix":""},{"dropping-particle":"","family":"Donovan","given":"Jenny L","non-dropping-particle":"","parse-names":false,"suffix":""},{"dropping-particle":"","family":"Lane","given":"J Athene","non-dropping-particle":"","parse-names":false,"suffix":""},{"dropping-particle":"","family":"Neal","given":"David E","non-dropping-particle":"","parse-names":false,"suffix":""},{"dropping-particle":"","family":"Hamdy","given":"Freddie C","non-dropping-particle":"","parse-names":false,"suffix":""}],"container-title":"Social science &amp; medicine (1982)","id":"ITEM-1","issue":"11","issued":{"date-parts":[["2009","6"]]},"page":"2018-28","publisher":"Elsevier Ltd","title":"It's not just what you say, it's also how you say it: opening the 'black box' of informed consent appointments in randomised controlled trials.","type":"article-journal","volume":"68"},"uris":["http://www.mendeley.com/documents/?uuid=2d167f73-1b94-400a-a6e8-e3975d39cba3"]}],"mendeley":{"formattedCitation":"[9]","plainTextFormattedCitation":"[9]","previouslyFormattedCitation":"[9]"},"properties":{"noteIndex":0},"schema":"https://github.com/citation-style-language/schema/raw/master/csl-citation.json"}</w:instrText>
      </w:r>
      <w:r w:rsidR="005C28CC">
        <w:fldChar w:fldCharType="separate"/>
      </w:r>
      <w:r w:rsidR="005C28CC" w:rsidRPr="005C28CC">
        <w:rPr>
          <w:noProof/>
        </w:rPr>
        <w:t>[9]</w:t>
      </w:r>
      <w:r w:rsidR="005C28CC">
        <w:fldChar w:fldCharType="end"/>
      </w:r>
      <w:r w:rsidR="005C28CC" w:rsidRPr="006016D1">
        <w:t>.</w:t>
      </w:r>
      <w:r w:rsidR="005C28CC">
        <w:t xml:space="preserve"> The study thus stands as an example of how descriptions of process can reveal points of intervention for service development (e.g. by informing clinical communication training).</w:t>
      </w:r>
    </w:p>
    <w:p w14:paraId="0E0793A2" w14:textId="4F07D2F9" w:rsidR="00650666" w:rsidRPr="00E56C54" w:rsidRDefault="008E5B64" w:rsidP="008E5B64">
      <w:pPr>
        <w:jc w:val="both"/>
      </w:pPr>
      <w:r>
        <w:t xml:space="preserve">With the exception of Coe </w:t>
      </w:r>
      <w:r w:rsidR="00FC05B9">
        <w:t>and</w:t>
      </w:r>
      <w:r>
        <w:t xml:space="preserve"> Prendergast’s (1985) example of coalition formation in relation to medicines management, no studies included in this review focused specifically on the interactional </w:t>
      </w:r>
      <w:r w:rsidR="004116C8">
        <w:t xml:space="preserve">processes </w:t>
      </w:r>
      <w:r>
        <w:t xml:space="preserve">leading up to decisions taken in consultation settings </w:t>
      </w:r>
      <w:r>
        <w:fldChar w:fldCharType="begin" w:fldLock="1"/>
      </w:r>
      <w:r w:rsidR="00BB628A">
        <w:instrText>ADDIN CSL_CITATION {"citationItems":[{"id":"ITEM-1","itemData":{"DOI":"10.1111/1467-9566.ep10949087","ISSN":"14679566","abstract":"Audio tapes of encounters between a physician, an elderly patient and an accompanying relative are used to describe the formation of coalitions in triadic relationships. A coalition is defined as interaction between two members of a triad who adopt a common strategy in contention with the third member. Preliminary analysis suggests that each medical encounter may contain several coalitions which vary in duration, topic, objectives of members and align- ment of members","author":[{"dropping-particle":"","family":"Coe","given":"Rodney M.","non-dropping-particle":"","parse-names":false,"suffix":""},{"dropping-particle":"","family":"Prendergast","given":"Christine G.","non-dropping-particle":"","parse-names":false,"suffix":""}],"container-title":"Sociology of Health &amp; Illness","id":"ITEM-1","issue":"2","issued":{"date-parts":[["1985"]]},"page":"236-247","title":"The formation of coalitions: interaction strategies in triads","type":"article-journal","volume":"7"},"uris":["http://www.mendeley.com/documents/?uuid=c18e9288-7fa3-46d7-9006-aa18b7e141e7"]}],"mendeley":{"formattedCitation":"[20]","plainTextFormattedCitation":"[20]","previouslyFormattedCitation":"[20]"},"properties":{"noteIndex":0},"schema":"https://github.com/citation-style-language/schema/raw/master/csl-citation.json"}</w:instrText>
      </w:r>
      <w:r>
        <w:fldChar w:fldCharType="separate"/>
      </w:r>
      <w:r w:rsidR="00532C17" w:rsidRPr="00532C17">
        <w:rPr>
          <w:noProof/>
        </w:rPr>
        <w:t>[20]</w:t>
      </w:r>
      <w:r>
        <w:fldChar w:fldCharType="end"/>
      </w:r>
      <w:r>
        <w:t xml:space="preserve">. </w:t>
      </w:r>
      <w:r w:rsidR="00E56C54">
        <w:t>This was the case</w:t>
      </w:r>
      <w:r w:rsidR="00B63E7A">
        <w:t xml:space="preserve"> even in studies undertaking direct obser</w:t>
      </w:r>
      <w:r w:rsidR="00E56C54">
        <w:t>vation of triadic communication.</w:t>
      </w:r>
      <w:r w:rsidR="00B63E7A">
        <w:t xml:space="preserve"> </w:t>
      </w:r>
      <w:r w:rsidR="00E56C54">
        <w:t>F</w:t>
      </w:r>
      <w:r w:rsidR="00B63E7A">
        <w:t xml:space="preserve">or example, </w:t>
      </w:r>
      <w:r w:rsidR="00E56C54">
        <w:t xml:space="preserve">in </w:t>
      </w:r>
      <w:r w:rsidR="00B63E7A">
        <w:t>Huber et al.’s (2016)</w:t>
      </w:r>
      <w:r w:rsidR="00E56C54">
        <w:t xml:space="preserve"> study, the</w:t>
      </w:r>
      <w:r w:rsidR="00B63E7A">
        <w:t xml:space="preserve"> observation that patients accompanied by partners ‘</w:t>
      </w:r>
      <w:r w:rsidR="00B63E7A" w:rsidRPr="00B63E7A">
        <w:t>tended to have a more averted posture (50% vs. 25%, p = 0.04)</w:t>
      </w:r>
      <w:r w:rsidR="00B63E7A">
        <w:t>’</w:t>
      </w:r>
      <w:r w:rsidR="00E56C54">
        <w:t xml:space="preserve"> does not in itself clarify the</w:t>
      </w:r>
      <w:r w:rsidR="00B63E7A">
        <w:t xml:space="preserve"> effect</w:t>
      </w:r>
      <w:r w:rsidR="00E56C54">
        <w:t xml:space="preserve"> that</w:t>
      </w:r>
      <w:r w:rsidR="00B63E7A">
        <w:t xml:space="preserve"> this</w:t>
      </w:r>
      <w:r w:rsidR="00E56C54">
        <w:t xml:space="preserve"> activity had</w:t>
      </w:r>
      <w:r w:rsidR="00B63E7A">
        <w:t xml:space="preserve"> on triadic communication and decision making processes </w:t>
      </w:r>
      <w:r w:rsidR="00B63E7A">
        <w:fldChar w:fldCharType="begin" w:fldLock="1"/>
      </w:r>
      <w:r w:rsidR="000C505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c)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date-parts":[["2016"]]},"page":"949-956","title":"The complex interplay of physician, patient, and spouse in preoperative counseling for radical prostatectomy: a comparative mixed-method analysis of 30 videotaped consultations","type":"article"},"uris":["http://www.mendeley.com/documents/?uuid=3dc9fe94-92ff-4466-810f-ce030ddbc005"]}],"mendeley":{"formattedCitation":"[34]","plainTextFormattedCitation":"[34]","previouslyFormattedCitation":"[30]"},"properties":{"noteIndex":0},"schema":"https://github.com/citation-style-language/schema/raw/master/csl-citation.json"}</w:instrText>
      </w:r>
      <w:r w:rsidR="00B63E7A">
        <w:fldChar w:fldCharType="separate"/>
      </w:r>
      <w:r w:rsidR="000C505C" w:rsidRPr="000C505C">
        <w:rPr>
          <w:noProof/>
        </w:rPr>
        <w:t>[34]</w:t>
      </w:r>
      <w:r w:rsidR="00B63E7A">
        <w:fldChar w:fldCharType="end"/>
      </w:r>
      <w:r w:rsidR="00B63E7A">
        <w:t>. Direct alignment in front of one party within a triad could, for example, be inappropriate depending on the relative distance of partners and patients to the HCP (that is, direct alignment with one participant may also result in a move away from align</w:t>
      </w:r>
      <w:r w:rsidR="00E56C54">
        <w:t>ment with others). The analysis as</w:t>
      </w:r>
      <w:r w:rsidR="00B63E7A">
        <w:t xml:space="preserve"> presented gives little basis on which to establish the relative importance of this observation and is indicative of the lack of detailed attention paid to how specific communicative mechanisms relate to the outcome</w:t>
      </w:r>
      <w:r w:rsidR="00E56C54">
        <w:t>s</w:t>
      </w:r>
      <w:r w:rsidR="00B63E7A">
        <w:t xml:space="preserve"> of encounters.</w:t>
      </w:r>
      <w:r w:rsidR="00E56C54">
        <w:t xml:space="preserve"> The v</w:t>
      </w:r>
      <w:r w:rsidR="00B63E7A">
        <w:t>alue of</w:t>
      </w:r>
      <w:r w:rsidR="00E56C54">
        <w:t xml:space="preserve"> such</w:t>
      </w:r>
      <w:r w:rsidR="00B63E7A">
        <w:t xml:space="preserve"> observational work </w:t>
      </w:r>
      <w:r w:rsidR="00E56C54">
        <w:t>consists not only in descriptions of</w:t>
      </w:r>
      <w:r w:rsidR="00B63E7A">
        <w:t xml:space="preserve"> process, but also </w:t>
      </w:r>
      <w:r w:rsidR="00E56C54">
        <w:t xml:space="preserve">in their role in </w:t>
      </w:r>
      <w:r w:rsidR="00B63E7A">
        <w:t xml:space="preserve">contextualising findings from studies involving self-reported attitudes or experiences. This is illustrated in the contrasting findings of Meyer et al. (2015) and Ekberg et al. (2015) (described in category four above), in which the intentions of audiologists to facilitate partner involvement described in the former were contrasted with behaviours observed to restrict partner participation in the latter </w:t>
      </w:r>
      <w:r w:rsidR="00B63E7A">
        <w:fldChar w:fldCharType="begin" w:fldLock="1"/>
      </w:r>
      <w:r w:rsidR="000C505C">
        <w:instrText>ADDIN CSL_CITATION {"citationItems":[{"id":"ITEM-1","itemData":{"DOI":"10.1044/2015_AJA-15-0026","ISSN":"1558-9137","abstract":"Purpose: The purpose of the study was to explore the perceptions of audiologists about the role of family members in hearing rehabilitation for older adults with hearing impairment (HI), the influence of family member involvement on outcomes, and factors affecting family members' involvement.; Method: A qualitative descriptive research study was undertaken. Using a purposeful sampling strategy, 9 audiologists were recruited. Audiologists participated in individual semistructured interviews. Interview transcripts were analyzed using thematic analysis, and a process of member checking was used to enhance the trustworthiness of findings reported.; Results: The importance of promoting partnership emerged as the overarching theme. Audiologists valued promoting partnership with family members so that a shared understanding could be established, family members could be active participants with distinct roles in hearing rehabilitation, and the rehabilitation outcomes for the person with HI could be improved. Audiologists generally reported low attendance rates of family members to appointments and identified 5 major factors affecting family participation.; Conclusions: There is growing recognition among audiologists of the importance of promoting partnership with family members during the hearing rehabilitation process. More research is needed to develop and evaluate a family-centered model of hearing health care that considers the service-level barriers identified by audiologists in the present study.; ","author":[{"dropping-particle":"","family":"Meyer","given":"Carly","non-dropping-particle":"","parse-names":false,"suffix":""},{"dropping-particle":"","family":"Scarinci","given":"Nerina","non-dropping-particle":"","parse-names":false,"suffix":""},{"dropping-particle":"","family":"Ryan","given":"Brooke","non-dropping-particle":"","parse-names":false,"suffix":""},{"dropping-particle":"","family":"Hickson","given":"Louise","non-dropping-particle":"","parse-names":false,"suffix":""}],"container-title":"American Journal Of Audiology","id":"ITEM-1","issue":"4","issued":{"date-parts":[["2015","12"]]},"note":"Accession Number: 26649683. Language: English. Date Revised: 20161230. Date Created: 20151225. Date Completed: 20161213. Update Code: 20170103. Publication Type: Journal Article. Journal ID: 9114917. Publication Model: Print. Cited Medium: Internet. NLM ISO Abbr: Am J Audiol. Linking ISSN: 10590889. Subset: IM; Date of Electronic Publication: 20151201. ; Original Imprints: Publication: Rockville, MD : American Speech-Language-Hearing Association, c1991-","page":"536-548","publisher":"American Speech-Language-Hearing Association","publisher-place":"United States","title":"\"This Is a Partnership Between All of Us\": Audiologists' Perceptions of Family Member Involvement in Hearing Rehabilitation.","type":"article-journal","volume":"24"},"uris":["http://www.mendeley.com/documents/?uuid=c9004426-ee43-43bd-8a7d-44f0d7ab0b9c"]},{"id":"ITEM-2","itemData":{"DOI":"10.3109/14992027.2014.948218","ISBN":"1708-8186 (Electronic)\\r1499-2027 (Linking)","ISSN":"17088186","PMID":"25141941","abstract":"Objective: This study aimed to investigate family members' involvement in audiology rehabilitation appointments. Design: Audiology appointments were video-recorded and analysed using quantitative coding and conversation analysis (CA). Study sample: The study sample included 13 audiologists, 17 older adults with hearing impairment, and 17 family members. Results: Initial coding showed that family members participated in 12% of the total talk time during audiology appointments. The CA results demonstrated that family members were not typically invited to join the conversation. However, family members would self-select to speak by: (1) responding to questions from the audiologist which were directed at the client; (2) self-initiating expansions on clients' turns; and (3) self-initiating questions. When family members did participate in the interaction, audiologists typically responded by shifting the conversation back to the client. Conclusion: While family members currently have minimal participation in audiology appointments, they display a strong interest in being involved and sharing their experiences of the client's hearing impairment. The findings suggest support for implementing family-centred care principles in audiology practice.","author":[{"dropping-particle":"","family":"Ekberg","given":"Katie","non-dropping-particle":"","parse-names":false,"suffix":""},{"dropping-particle":"","family":"Meyer","given":"Carly","non-dropping-particle":"","parse-names":false,"suffix":""},{"dropping-particle":"","family":"Scarinci","given":"Nerina","non-dropping-particle":"","parse-names":false,"suffix":""},{"dropping-particle":"","family":"Grenness","given":"Caitlin","non-dropping-particle":"","parse-names":false,"suffix":""},{"dropping-particle":"","family":"Hickson","given":"Louise","non-dropping-particle":"","parse-names":false,"suffix":""}],"container-title":"International Journal of Audiology","id":"ITEM-2","issue":"2","issued":{"date-parts":[["2015"]]},"page":"70-76","title":"Family member involvement in audiology appointments with older people with hearing impairment","type":"article-journal","volume":"54"},"uris":["http://www.mendeley.com/documents/?uuid=3c9858e6-63d8-40f6-aac5-556323111235"]}],"mendeley":{"formattedCitation":"[35,40]","plainTextFormattedCitation":"[35,40]","previouslyFormattedCitation":"[31,36]"},"properties":{"noteIndex":0},"schema":"https://github.com/citation-style-language/schema/raw/master/csl-citation.json"}</w:instrText>
      </w:r>
      <w:r w:rsidR="00B63E7A">
        <w:fldChar w:fldCharType="separate"/>
      </w:r>
      <w:r w:rsidR="000C505C" w:rsidRPr="000C505C">
        <w:rPr>
          <w:noProof/>
        </w:rPr>
        <w:t>[35,40]</w:t>
      </w:r>
      <w:r w:rsidR="00B63E7A">
        <w:fldChar w:fldCharType="end"/>
      </w:r>
      <w:r w:rsidR="00B63E7A">
        <w:t>. Highlighting potential asymmetries such as these is also important in understanding the points in procedures where the findings of communicative research in healthcare settings may be applied (that is, by understanding where intentions and actions may diverge, researchers and audiences in healthcare settings may be better placed to design interventions, such as communication training).</w:t>
      </w:r>
      <w:r w:rsidR="006016D1">
        <w:t xml:space="preserve"> </w:t>
      </w:r>
    </w:p>
    <w:p w14:paraId="6F898555" w14:textId="08164BB7" w:rsidR="008E5B64" w:rsidRPr="00127D39" w:rsidRDefault="00B63E7A" w:rsidP="008E5B64">
      <w:pPr>
        <w:jc w:val="both"/>
      </w:pPr>
      <w:r>
        <w:t>One factor contributing to this gap among studies here described was a focus</w:t>
      </w:r>
      <w:r w:rsidR="008E5B64">
        <w:t xml:space="preserve"> on the </w:t>
      </w:r>
      <w:r>
        <w:t xml:space="preserve">broader </w:t>
      </w:r>
      <w:r w:rsidR="008E5B64">
        <w:t xml:space="preserve">decision-making pathway, of which the consultation was one part. For example, Le et al. (2016) noted that none of their participants made a treatment decision regarding prostate cancer in the same consultation in which they received the diagnosis </w:t>
      </w:r>
      <w:r w:rsidR="008E5B64">
        <w:fldChar w:fldCharType="begin" w:fldLock="1"/>
      </w:r>
      <w:r w:rsidR="000C505C">
        <w:instrText>ADDIN CSL_CITATION {"citationItems":[{"id":"ITEM-1","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1","issue":"1","issued":{"date-parts":[["2016"]]},"note":"Accession Number: 27346824. Language: English. Date Revised: 20170313. Date Created: 20160627. Date Completed: 20170313. Update Code: 20170314. Publication Type: Journal Article. Journal ID: 101603418. Publication Model: Print. Cited Medium: Internet. NLM ISO Abbr: Narrat Inq Bioeth. Comment: Cites: J Gen Intern Med. 2004 Apr;19(4):339-48. (PMID: 15061743). Cites: Qual Health Res. 2010 Dec;20(12):1642-55. (PMID: 20663940). Cites: Support Care Cancer. 2012 Apr;20(4):791-7. (PMID: 21479989). Cites: Oncol Nurs Forum. 2009 Jan;36(1):89-96. (PMID: 19136342). Cites: Urology. 2011 Mar;77(3):588-91. (PMID: 21215429). Cites: Can J Urol. 2010 Oct;17(5):5346-54. (PMID: 20974025). Cites: BJU Int. 2011 Sep;108(6):851-6; discussion 856-7. (PMID: 21244609). Cites: N Engl J Med. 2009 Mar 26;360(13):1310-9. (PMID: 19297565). Cites: Health Expect. 2010 Dec;13(4):335-49. (PMID: 20860778). Cites: Psychooncology. 2001 Mar-Apr;10(2):147-55. (PMID: 11268141). Cites: Cancer Nurs. 2002 Feb;25(1):35-41. (PMID: 11838718). Cites: Oncol Nurs Forum. 2003 Jan-Feb;30(1):107-14. (PMID: 12515988). Cites: BJU Int. 2012 Apr;109(7):1006-12. (PMID: 21895934). Cites: Soc Sci Med. 2009 Mar;68(6):1169-75. (PMID: 19195750). Cites: J Natl Cancer Inst Monogr. 2012 Dec;2012(45):207-12. (PMID: 23271775). Cites: BJU Int. 2003 Sep;92(4):365-9. (PMID: 12930420). Cites: BJU Int. 2007 Sep;100(3):544-51. (PMID: 17532857). Cites: Med Decis Making. 2010 Sep-Oct;30(5 Suppl):85S-95S. (PMID: 20881157). Cites: Psychooncology. 2000 Mar-Apr;9(2):101-12. (PMID: 10767748). Cites: Cancer Invest. 2006 Mar;24(2):192-8. (PMID: 16537189). Cites: J Gen Intern Med. 2000 Oct;15(10):694-701. (PMID: 11089712). Cites: JAMA. 1997 May 14;277(18):1485-92. (PMID: 9145723). Linking ISSN: 21571740. Subset: E; IM; Grant Information: R25 CA057712 United States CA NCI NIH HHS; U48 DP001949 United States DP NCCDPHP CDC HHS Date of Electronic Publication: 20160101. ; Original Imprints: Publication: Baltimore, MD : Johns Hopkins University Press, 2011-","page":"51-61","publisher":"Johns Hopkins University Press","publisher-place":"United States","title":"Is “Active Surveillance” an Acceptable Alternative?: A Qualitative Study of Couples’ Decision Making about Early-Stage, Localized Prostate Cancer","type":"article-journal","volume":"6"},"uris":["http://www.mendeley.com/documents/?uuid=3e6e28cc-78a5-46b6-b5eb-2c6218dc0cac"]}],"mendeley":{"formattedCitation":"[37]","plainTextFormattedCitation":"[37]","previouslyFormattedCitation":"[33]"},"properties":{"noteIndex":0},"schema":"https://github.com/citation-style-language/schema/raw/master/csl-citation.json"}</w:instrText>
      </w:r>
      <w:r w:rsidR="008E5B64">
        <w:fldChar w:fldCharType="separate"/>
      </w:r>
      <w:r w:rsidR="000C505C" w:rsidRPr="000C505C">
        <w:rPr>
          <w:noProof/>
        </w:rPr>
        <w:t>[37]</w:t>
      </w:r>
      <w:r w:rsidR="008E5B64">
        <w:fldChar w:fldCharType="end"/>
      </w:r>
      <w:r w:rsidR="008E5B64" w:rsidRPr="00672610">
        <w:rPr>
          <w:color w:val="1F4E79" w:themeColor="accent1" w:themeShade="80"/>
        </w:rPr>
        <w:t>.</w:t>
      </w:r>
      <w:r w:rsidR="008E5B64">
        <w:t xml:space="preserve"> While studies of this type are helpful in contextualising the consultation </w:t>
      </w:r>
      <w:r w:rsidR="00E56C54">
        <w:t>with respect to</w:t>
      </w:r>
      <w:r w:rsidR="008E5B64">
        <w:t xml:space="preserve"> wider pathways, they often rely on retrospective investigations of patient and partner experience, which may exclude subtler mechanisms of interaction that are not readily visible or well-remembered by participants (e.g. length of micro pauses after delivery of a block of information by a clinician). In addition, most retrospective studies tended to involve only patients and/or partners, and so removed the direct contribution of clinicians</w:t>
      </w:r>
      <w:r w:rsidR="007402A1">
        <w:t>.</w:t>
      </w:r>
      <w:r w:rsidR="009458A2">
        <w:t xml:space="preserve"> </w:t>
      </w:r>
    </w:p>
    <w:p w14:paraId="09CD0132" w14:textId="77777777" w:rsidR="00461E26" w:rsidRDefault="008E5B64" w:rsidP="00BB628A">
      <w:pPr>
        <w:pStyle w:val="Heading2"/>
      </w:pPr>
      <w:r>
        <w:t>Issues of h</w:t>
      </w:r>
      <w:r w:rsidR="00461E26">
        <w:t xml:space="preserve">eterogeneity in description of partner </w:t>
      </w:r>
      <w:r w:rsidR="00127D39">
        <w:t>participants</w:t>
      </w:r>
      <w:r w:rsidR="00461E26">
        <w:t>.</w:t>
      </w:r>
    </w:p>
    <w:p w14:paraId="18B3A39F" w14:textId="0672472F" w:rsidR="00461E26" w:rsidRDefault="00E56C54" w:rsidP="00127D39">
      <w:pPr>
        <w:jc w:val="both"/>
      </w:pPr>
      <w:r>
        <w:t>Limited</w:t>
      </w:r>
      <w:r w:rsidR="00B63E7A">
        <w:t xml:space="preserve"> availability of literature on partner involvement in decision making in triadic consultations appears to result not only from the lack of studies</w:t>
      </w:r>
      <w:r>
        <w:t xml:space="preserve"> focusing</w:t>
      </w:r>
      <w:r w:rsidR="00B63E7A">
        <w:t xml:space="preserve"> on the specific topic, but from limitations in reporting of studies that focus on adjacent topics or wider categories of participants. </w:t>
      </w:r>
      <w:r w:rsidR="00461E26">
        <w:t>Of the 153 papers excluded at the stage of full paper assessment, 77 were excl</w:t>
      </w:r>
      <w:r w:rsidR="00B63E7A">
        <w:t xml:space="preserve">uded due to </w:t>
      </w:r>
      <w:r w:rsidR="00461E26">
        <w:t xml:space="preserve">inability on the part of assessors to identify partners within wider groups (e.g. ‘companions’ or ‘family members’). </w:t>
      </w:r>
      <w:r w:rsidR="00343A78">
        <w:t xml:space="preserve">Another issue with reporting that limited inclusion was a smaller number of studies in which partners were identified as a group but were not distinguished in their involvement in either triads or larger groups (such as those involving one or more additional adult children). </w:t>
      </w:r>
      <w:r w:rsidR="00650666">
        <w:t xml:space="preserve">The authors of </w:t>
      </w:r>
      <w:r w:rsidR="00343A78">
        <w:t>this</w:t>
      </w:r>
      <w:r w:rsidR="00650666">
        <w:t xml:space="preserve"> review believe that a much </w:t>
      </w:r>
      <w:r w:rsidR="00461E26">
        <w:t>greater number of papers may have been eligible for inclusion if authors had been more detailed and systematic in their description of participant groups, and the relationship of t</w:t>
      </w:r>
      <w:r w:rsidR="00343A78">
        <w:t>his category to their findings.</w:t>
      </w:r>
    </w:p>
    <w:p w14:paraId="3E98D70A" w14:textId="039FD673" w:rsidR="00A96AFF" w:rsidRPr="00A96AFF" w:rsidRDefault="008E5B64" w:rsidP="00BB628A">
      <w:pPr>
        <w:pStyle w:val="Heading2"/>
      </w:pPr>
      <w:r>
        <w:t>Exploring the</w:t>
      </w:r>
      <w:r w:rsidR="00461E26">
        <w:t xml:space="preserve"> distinct</w:t>
      </w:r>
      <w:r w:rsidR="00A96AFF" w:rsidRPr="00A96AFF">
        <w:t xml:space="preserve"> nature of partner involvement</w:t>
      </w:r>
      <w:r w:rsidR="00BB628A">
        <w:t>.</w:t>
      </w:r>
    </w:p>
    <w:p w14:paraId="45DA0425" w14:textId="1D1EAA5A" w:rsidR="00650666" w:rsidRPr="00343A78" w:rsidRDefault="00A96AFF" w:rsidP="00650666">
      <w:pPr>
        <w:jc w:val="both"/>
        <w:rPr>
          <w:color w:val="000000" w:themeColor="text1"/>
        </w:rPr>
      </w:pPr>
      <w:r>
        <w:t xml:space="preserve">Many </w:t>
      </w:r>
      <w:r w:rsidR="00343A78">
        <w:t>included studies</w:t>
      </w:r>
      <w:r>
        <w:t xml:space="preserve"> gave general descriptions of roles and behaviours adopted by partners in triadic consultation settings (e.g. interruption or provision of information), </w:t>
      </w:r>
      <w:r w:rsidR="00E56C54">
        <w:t>but did not explore whether these roles and behaviours were partner-specific</w:t>
      </w:r>
      <w:r w:rsidR="004116C8">
        <w:t xml:space="preserve"> (i.e. that they are a distinct feature of this companion type)</w:t>
      </w:r>
      <w:r w:rsidR="008E5B64">
        <w:t xml:space="preserve">. Echoing Laidsaar-Powell et al. (2013), Hodgson et al. (2016) noted in their retrospective interview-based investigation of </w:t>
      </w:r>
      <w:r w:rsidR="008E5B64" w:rsidRPr="008E5B64">
        <w:t>couple’s experiences relating to diagnosis of fetal abnormality</w:t>
      </w:r>
      <w:r w:rsidR="00343A78">
        <w:t xml:space="preserve"> that:</w:t>
      </w:r>
      <w:r w:rsidR="008E5B64" w:rsidRPr="008E5B64">
        <w:t xml:space="preserve"> ‘male partner experiences should be further researched to allow support and care to meet their needs after prenatal diagnosis’ </w:t>
      </w:r>
      <w:r w:rsidR="008E5B64" w:rsidRPr="008E5B64">
        <w:fldChar w:fldCharType="begin" w:fldLock="1"/>
      </w:r>
      <w:r w:rsidR="000C505C">
        <w:instrText>ADDIN CSL_CITATION {"citationItems":[{"id":"ITEM-1","itemData":{"DOI":"10.1111/ajo.12501","ISBN":"0004-8666","ISSN":"1479828X","PMID":"27402530","abstract":"? 2016 The Royal Australian and New Zealand College of Obstetricians and Gynaecologists.Background: Advances in genetic technologies and ultrasound screening techniques have increased the ability to predict and diagnose congenital anomalies during pregnancy. As a result more prospective parents than ever before will receive a prenatal diagnosis of a fetal abnormality. Little is known about how Australian women and men experience receiving a prenatal diagnosis and how they make their decision about whether or not to continue the pregnancy. Aims: This qualitative study aims to describe parental experiences and examine how best to provide support after a prenatal diagnosis. Results: Individual in-depth interviews were conducted with 102 women and men approximately six weeks post-diagnosis of fetal abnormality. Data were elicited using a narrative, chronological approach and women (n = 75) and a sample of male partners (n = 27) were separately interviewed. Thematic analysis, involving a rigorous process of qualitative coding, enabled iterative development and validation of emergent themes. Participants identified that the shock of the diagnosis can be lessened when good care is delivered, by provision of: clear, accurate and respectful communication; empathic, non-judgemental, professional support; timely access to further testing and appointments; seamless interactions with services and administration; appropriate choices about invasive testing; acknowledgment of the enormity and unexpected nature of the diagnosis, and of the subsequent decision-making challenges; and discussion of the myriad feelings likely to emerge throughout the process. Conclusions: This study has demonstrated the importance of providing timely access to accurate information and supportive, non-judgemental care for women and their partners following prenatal diagnosis of a fetal abnormality.","author":[{"dropping-particle":"","family":"Hodgson","given":"Jan","non-dropping-particle":"","parse-names":false,"suffix":""},{"dropping-particle":"","family":"Pitt","given":"Penelope","non-dropping-particle":"","parse-names":false,"suffix":""},{"dropping-particle":"","family":"Metcalfe","given":"Sylvia","non-dropping-particle":"","parse-names":false,"suffix":""},{"dropping-particle":"","family":"Halliday","given":"Jane","non-dropping-particle":"","parse-names":false,"suffix":""},{"dropping-particle":"","family":"Menezes","given":"Melody","non-dropping-particle":"","parse-names":false,"suffix":""},{"dropping-particle":"","family":"Fisher","given":"Jane","non-dropping-particle":"","parse-names":false,"suffix":""},{"dropping-particle":"","family":"Hickerton","given":"Chriselle","non-dropping-particle":"","parse-names":false,"suffix":""},{"dropping-particle":"","family":"Petersen","given":"Kerry","non-dropping-particle":"","parse-names":false,"suffix":""},{"dropping-particle":"","family":"McClaren","given":"Belinda","non-dropping-particle":"","parse-names":false,"suffix":""}],"container-title":"Australian and New Zealand Journal of Obstetrics and Gynaecology","id":"ITEM-1","issue":"6","issued":{"date-parts":[["2016"]]},"page":"605-613","title":"Experiences of prenatal diagnosis and decision-making about termination of pregnancy: A qualitative study","type":"article","volume":"56"},"uris":["http://www.mendeley.com/documents/?uuid=424a9ad6-0ba4-4eb2-a5a0-f5206c57b71c"]}],"mendeley":{"formattedCitation":"[33]","plainTextFormattedCitation":"[33]","previouslyFormattedCitation":"[29]"},"properties":{"noteIndex":0},"schema":"https://github.com/citation-style-language/schema/raw/master/csl-citation.json"}</w:instrText>
      </w:r>
      <w:r w:rsidR="008E5B64" w:rsidRPr="008E5B64">
        <w:fldChar w:fldCharType="separate"/>
      </w:r>
      <w:r w:rsidR="000C505C" w:rsidRPr="000C505C">
        <w:rPr>
          <w:noProof/>
        </w:rPr>
        <w:t>[33]</w:t>
      </w:r>
      <w:r w:rsidR="008E5B64" w:rsidRPr="008E5B64">
        <w:fldChar w:fldCharType="end"/>
      </w:r>
      <w:r w:rsidR="00350682">
        <w:t>.</w:t>
      </w:r>
      <w:r w:rsidR="00343A78">
        <w:t xml:space="preserve"> </w:t>
      </w:r>
      <w:r w:rsidR="00343A78">
        <w:rPr>
          <w:color w:val="000000" w:themeColor="text1"/>
        </w:rPr>
        <w:t>While studies such as Hodgson et al.’s (2016) may be constrained by remit and resources in terms of investigation of partners as a sub-group, more detailed reporting of sub-groups may allow for future review and synthesis activities to address this gap.</w:t>
      </w:r>
    </w:p>
    <w:p w14:paraId="75C2DD93" w14:textId="77777777" w:rsidR="00350682" w:rsidRDefault="00350682" w:rsidP="00D94FC7">
      <w:pPr>
        <w:pStyle w:val="Heading2"/>
      </w:pPr>
      <w:r>
        <w:t>Future directions in investigation of partner involvement in treatment-related decision making in triadic clinical encounters.</w:t>
      </w:r>
    </w:p>
    <w:p w14:paraId="4FBB4DE8" w14:textId="7A356F33" w:rsidR="00350682" w:rsidRDefault="0008238A" w:rsidP="008E5B64">
      <w:pPr>
        <w:jc w:val="both"/>
      </w:pPr>
      <w:r>
        <w:t>Based on the areas identified above,</w:t>
      </w:r>
      <w:r w:rsidR="00E56C54">
        <w:t xml:space="preserve"> we propose</w:t>
      </w:r>
      <w:r w:rsidR="00350682">
        <w:t xml:space="preserve"> the following questions</w:t>
      </w:r>
      <w:r w:rsidR="00E56C54">
        <w:t xml:space="preserve"> for future research</w:t>
      </w:r>
      <w:r w:rsidR="00350682">
        <w:t xml:space="preserve">: firstly, is the nature of partner involvement as distinct from other participant types, and to what degree do these distinctions hold across clinical contexts? Second, how are these distinctions related to processes of decision making that occur within clinical consultations? Thirdly, how does partner involvement within a triad differ from involvement in other groupings (for example, patient-HCP dyads or more numerous groups such as quadratic or greater interactions involving one or more additional adult children)? </w:t>
      </w:r>
      <w:r w:rsidR="00045B7D">
        <w:t>R</w:t>
      </w:r>
      <w:r w:rsidR="00350682">
        <w:t xml:space="preserve">esearch in other areas of clinical communication has shown that detailed attention to the </w:t>
      </w:r>
      <w:r w:rsidR="00045B7D">
        <w:t xml:space="preserve">issues raised here, particularly with respect to exploration of communicative mechanisms through direct observation, can inform interventions that support effective communicative strategies </w:t>
      </w:r>
      <w:r w:rsidR="00045B7D">
        <w:fldChar w:fldCharType="begin" w:fldLock="1"/>
      </w:r>
      <w:r w:rsidR="00384352">
        <w:instrText>ADDIN CSL_CITATION {"citationItems":[{"id":"ITEM-1","itemData":{"author":[{"dropping-particle":"","family":"Elwyn","given":"Glyn","non-dropping-particle":"","parse-names":false,"suffix":""},{"dropping-particle":"","family":"Edward","given":"AGK","non-dropping-particle":"","parse-names":false,"suffix":""},{"dropping-particle":"","family":"Wensing M","given":"","non-dropping-particle":"","parse-names":false,"suffix":""},{"dropping-particle":"","family":"Hibbs R","given":"","non-dropping-particle":"","parse-names":false,"suffix":""},{"dropping-particle":"","family":"Wilkinson C","given":"","non-dropping-particle":"","parse-names":false,"suffix":""},{"dropping-particle":"","family":"Grol R","given":"","non-dropping-particle":"","parse-names":false,"suffix":""}],"container-title":"Journal of Evaluation in Clinical Practice","id":"ITEM-1","issue":"Coulter 1999","issued":{"date-parts":[["2001"]]},"page":"211-221","title":"Shared decision-making observed: visual displays of communication sequence and patterns","type":"article-journal","volume":"7"},"uris":["http://www.mendeley.com/documents/?uuid=f1d769ee-89d3-4baf-8b26-f694ab8f7c90"]},{"id":"ITEM-2","itemData":{"DOI":"10.1007/s11606-012-2077-6","ISSN":"1525-1497","PMID":"22618581","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author":[{"dropping-particle":"","family":"Elwyn","given":"Glyn","non-dropping-particle":"","parse-names":false,"suffix":""},{"dropping-particle":"","family":"Frosch","given":"Dominick","non-dropping-particle":"","parse-names":false,"suffix":""},{"dropping-particle":"","family":"Thomson","given":"Richard","non-dropping-particle":"","parse-names":false,"suffix":""},{"dropping-particle":"","family":"Joseph-Williams","given":"Natalie","non-dropping-particle":"","parse-names":false,"suffix":""},{"dropping-particle":"","family":"Lloyd","given":"Amy","non-dropping-particle":"","parse-names":false,"suffix":""},{"dropping-particle":"","family":"Kinnersley","given":"Paul","non-dropping-particle":"","parse-names":false,"suffix":""},{"dropping-particle":"","family":"Cording","given":"Emma","non-dropping-particle":"","parse-names":false,"suffix":""},{"dropping-particle":"","family":"Tomson","given":"Dave","non-dropping-particle":"","parse-names":false,"suffix":""},{"dropping-particle":"","family":"Dodd","given":"Carole","non-dropping-particle":"","parse-names":false,"suffix":""},{"dropping-particle":"","family":"Rollnick","given":"Stephen","non-dropping-particle":"","parse-names":false,"suffix":""},{"dropping-particle":"","family":"Edwards","given":"Adrian","non-dropping-particle":"","parse-names":false,"suffix":""},{"dropping-particle":"","family":"Barry","given":"Michael","non-dropping-particle":"","parse-names":false,"suffix":""}],"container-title":"Journal of general internal medicine","id":"ITEM-2","issue":"10","issued":{"date-parts":[["2012","10"]]},"page":"1361-7","title":"Shared decision making: a model for clinical practice.","type":"article-journal","volume":"27"},"uris":["http://www.mendeley.com/documents/?uuid=2d139316-f1be-435f-9fb2-78a10f69e92d"]},{"id":"ITEM-3","itemData":{"DOI":"10.1016/j.socscimed.2009.02.023","ISSN":"1873-5347","PMID":"19364625","abstract":"Randomised controlled trials (RCTs) represent the gold standard methodology for determining effectiveness of healthcare interventions. Poor recruitment to RCTs can threaten external validity and waste resources. An inherent tension exists between safeguarding informed decision-making by participants and maximising numbers enrolled. This study investigated what occurs during informed consent appointments in an ongoing multi-centre RCT in the UK. Objectives were to investigate: 1] how study staff presented study information to participants; 2] what evidence emerged as to how well-informed participants were when proceeding to randomisation or treatment selection; and 3] what aspects of the communication process may facilitate improvements in providing evidence of informed consent. Qualitative analysis of a purposive sample of 23 recruitment appointments from three study centres and involving several recruitment staff applied techniques of thematic, content and conversation analysis (CA). Thematic analysis and CA revealed variation in appointment content and structure. Appointments were mostly recruiter-led or participant-led, and this structure was associated with what evidence emerged as to how participants understood information provided and whether they were in equipoise. Participant-led appointments provided this evidence more consistently. Detailed CA identified communication techniques which, when employed by recruiters, provided evidence as to how participants understood the choices before them. Strategic use of open questions, pauses and ceding the floor in the interaction facilitated detailed and systematic exploration of each participant's concerns and position regarding equipoise. We conclude that the current focus on content to be provided to achieve informed consent should be broadened to encompass consideration of how information is best conveyed to potential participants. A model of tailored information provision using the communication techniques identified and centred on eliciting and addressing participants' concerns is proposed. Use of these techniques is necessary to make potential participants' understanding of key issues and their position regarding equipoise explicit in order to facilitate truly informed consent.","author":[{"dropping-particle":"","family":"Wade","given":"Julia","non-dropping-particle":"","parse-names":false,"suffix":""},{"dropping-particle":"","family":"Donovan","given":"Jenny L","non-dropping-particle":"","parse-names":false,"suffix":""},{"dropping-particle":"","family":"Lane","given":"J Athene","non-dropping-particle":"","parse-names":false,"suffix":""},{"dropping-particle":"","family":"Neal","given":"David E","non-dropping-particle":"","parse-names":false,"suffix":""},{"dropping-particle":"","family":"Hamdy","given":"Freddie C","non-dropping-particle":"","parse-names":false,"suffix":""}],"container-title":"Social science &amp; medicine (1982)","id":"ITEM-3","issue":"11","issued":{"date-parts":[["2009","6"]]},"page":"2018-28","publisher":"Elsevier Ltd","title":"It's not just what you say, it's also how you say it: opening the 'black box' of informed consent appointments in randomised controlled trials.","type":"article-journal","volume":"68"},"uris":["http://www.mendeley.com/documents/?uuid=2d167f73-1b94-400a-a6e8-e3975d39cba3"]}],"mendeley":{"formattedCitation":"[2,9,47]","plainTextFormattedCitation":"[2,9,47]","previouslyFormattedCitation":"[2,9,47]"},"properties":{"noteIndex":0},"schema":"https://github.com/citation-style-language/schema/raw/master/csl-citation.json"}</w:instrText>
      </w:r>
      <w:r w:rsidR="00045B7D">
        <w:fldChar w:fldCharType="separate"/>
      </w:r>
      <w:r w:rsidR="00D27414" w:rsidRPr="00D27414">
        <w:rPr>
          <w:noProof/>
        </w:rPr>
        <w:t>[2,9,47]</w:t>
      </w:r>
      <w:r w:rsidR="00045B7D">
        <w:fldChar w:fldCharType="end"/>
      </w:r>
      <w:r w:rsidR="00045B7D">
        <w:t>. Further research in the areas here identified thus offers the potential to extend such benefits to interventions that support effective partner involvement in shared decision making with respect to the clinically situated triad.</w:t>
      </w:r>
      <w:r w:rsidR="00537476">
        <w:t xml:space="preserve"> Such studies would also provide material to support theorisation of partner involvement in order to identify common factors that constrain or facilitate related processes across diverse settings (and thereby inform design of both interventions and further research).</w:t>
      </w:r>
    </w:p>
    <w:p w14:paraId="5F3A2DA1" w14:textId="14C25200" w:rsidR="002C3E41" w:rsidRDefault="002C3E41" w:rsidP="005F20B4">
      <w:pPr>
        <w:pStyle w:val="Heading2"/>
      </w:pPr>
      <w:r>
        <w:t xml:space="preserve">Situating the consultation within the wider decision-making pathway – </w:t>
      </w:r>
      <w:r w:rsidR="00C965B2">
        <w:t>contributions of retrospective report and direct observation studies.</w:t>
      </w:r>
    </w:p>
    <w:p w14:paraId="75F73329" w14:textId="6E642E61" w:rsidR="002C3E41" w:rsidRPr="00350682" w:rsidRDefault="002C3E41" w:rsidP="008E5B64">
      <w:pPr>
        <w:jc w:val="both"/>
      </w:pPr>
      <w:r>
        <w:t>The research directions proposed here reflect our focus here on interactions within the consultation setting. Similarly, our evaluation of the contributions and limitations of the diverse range of methods used in included studies is guided by this focus</w:t>
      </w:r>
      <w:r w:rsidR="00C965B2">
        <w:t>, and as such we have emphasised the importance of further studies involving direct observation of triadic clinical interactions.</w:t>
      </w:r>
      <w:r>
        <w:t xml:space="preserve"> </w:t>
      </w:r>
      <w:r w:rsidR="00C965B2">
        <w:t>I</w:t>
      </w:r>
      <w:r>
        <w:t xml:space="preserve">t </w:t>
      </w:r>
      <w:r w:rsidR="00C965B2">
        <w:t>i</w:t>
      </w:r>
      <w:r>
        <w:t>s</w:t>
      </w:r>
      <w:r w:rsidR="00C965B2">
        <w:t xml:space="preserve"> however</w:t>
      </w:r>
      <w:r>
        <w:t xml:space="preserve"> important to stress that while these are often important sites </w:t>
      </w:r>
      <w:r w:rsidR="00C965B2">
        <w:t>for</w:t>
      </w:r>
      <w:r>
        <w:t xml:space="preserve"> information seeking and provision, as well as deliberation and decision-making, </w:t>
      </w:r>
      <w:r w:rsidR="00C965B2">
        <w:t>such processes also</w:t>
      </w:r>
      <w:r>
        <w:t xml:space="preserve"> take place within a wider pathway (e.g. a conversation about prostate cancer options involving a patient-partner-HCP triad may occur subsequent to information seeking online, and precede further conversations at home involving the patient-partner dyad or other family members, before a decision is made</w:t>
      </w:r>
      <w:r w:rsidR="00C965B2">
        <w:t xml:space="preserve"> later</w:t>
      </w:r>
      <w:r>
        <w:t xml:space="preserve">). </w:t>
      </w:r>
      <w:r w:rsidR="00C965B2">
        <w:t>Detailed c</w:t>
      </w:r>
      <w:r>
        <w:t>onsideration of wider pathways is beyond the scope of this review</w:t>
      </w:r>
      <w:r w:rsidR="00C965B2">
        <w:t>;</w:t>
      </w:r>
      <w:r>
        <w:t xml:space="preserve"> however it is </w:t>
      </w:r>
      <w:r w:rsidR="00C965B2">
        <w:t xml:space="preserve">important to note that </w:t>
      </w:r>
      <w:r>
        <w:t xml:space="preserve">while </w:t>
      </w:r>
      <w:r w:rsidR="00C965B2">
        <w:t xml:space="preserve">methods using retrospective reports may have limitations in identifying certain practical aspects of </w:t>
      </w:r>
      <w:r w:rsidR="00C965B2" w:rsidRPr="00C965B2">
        <w:t>communicative preferences and behaviours</w:t>
      </w:r>
      <w:r w:rsidR="00C965B2">
        <w:t>, they remain an important set of tools for across treatment decision pathways. For example, they may be particularly important in relation to preference identification, where reflection by patients (and potentially partners/HCPs) may provide important insights into how preferences for treatment emerge over time, and what processes affect this. Understanding decision making processes that occur as patients navigate what in many cases will be complex healthcare systems, involving multiple institutions and HCPs, will likely require a range of methods incorporating both direct and retrospective observations.</w:t>
      </w:r>
    </w:p>
    <w:p w14:paraId="5FA8A0B6" w14:textId="77777777" w:rsidR="00AB0789" w:rsidRDefault="00DA6487" w:rsidP="00DA6487">
      <w:pPr>
        <w:pStyle w:val="Heading1"/>
      </w:pPr>
      <w:r>
        <w:t>Conclusion</w:t>
      </w:r>
    </w:p>
    <w:p w14:paraId="632A4161" w14:textId="71BD5592" w:rsidR="00DA6487" w:rsidRDefault="00461E26" w:rsidP="00350682">
      <w:pPr>
        <w:jc w:val="both"/>
      </w:pPr>
      <w:r>
        <w:t>This review has identified general categories of investigation relating to partner involvement in treatment-related decision</w:t>
      </w:r>
      <w:r w:rsidR="00166094">
        <w:t>-</w:t>
      </w:r>
      <w:r>
        <w:t>making, pursued as either main o</w:t>
      </w:r>
      <w:r w:rsidR="008E5B64">
        <w:t xml:space="preserve">r sub-foci in included studies. </w:t>
      </w:r>
      <w:r w:rsidR="00350682">
        <w:t xml:space="preserve">While existing research has provided general descriptive accounts (both qualitative and quantitative) of partner involvement in clinical encounters with respect to treatment-related decision making, </w:t>
      </w:r>
      <w:r w:rsidR="00045B7D">
        <w:t>there remains a lack of detailed investigation of communicative processes and specific characteristics of triads involving partners (as distinct from other companion groups). The review has identified</w:t>
      </w:r>
      <w:r w:rsidR="004116C8">
        <w:t xml:space="preserve"> </w:t>
      </w:r>
      <w:r w:rsidR="004116C8" w:rsidRPr="004116C8">
        <w:t>a lack of investigation of how communicative processes relate to consultation and decision outcomes</w:t>
      </w:r>
      <w:r w:rsidR="004116C8">
        <w:t xml:space="preserve"> and has identified </w:t>
      </w:r>
      <w:r w:rsidR="00045B7D">
        <w:t>areas for future research</w:t>
      </w:r>
      <w:r w:rsidR="004116C8">
        <w:t xml:space="preserve">. Attention to these areas can </w:t>
      </w:r>
      <w:r w:rsidR="00045B7D">
        <w:t xml:space="preserve">inform future interventions </w:t>
      </w:r>
      <w:r w:rsidR="004116C8">
        <w:t>aimed at</w:t>
      </w:r>
      <w:r w:rsidR="00045B7D">
        <w:t xml:space="preserve"> support</w:t>
      </w:r>
      <w:r w:rsidR="004116C8">
        <w:t>ing</w:t>
      </w:r>
      <w:r w:rsidR="00045B7D">
        <w:t xml:space="preserve"> partner involvement in treatment-related decision making in triadic clinical encounters.</w:t>
      </w:r>
    </w:p>
    <w:p w14:paraId="2EB464F4" w14:textId="5D0367A2" w:rsidR="00B40B36" w:rsidRPr="00B40B36" w:rsidRDefault="00B40B36" w:rsidP="00350682">
      <w:pPr>
        <w:jc w:val="both"/>
      </w:pPr>
      <w:bookmarkStart w:id="3" w:name="_Hlk546023"/>
      <w:r w:rsidRPr="00B40B36">
        <w:rPr>
          <w:b/>
        </w:rPr>
        <w:t>Declarations of interest</w:t>
      </w:r>
      <w:r w:rsidRPr="00B40B36">
        <w:t>: none</w:t>
      </w:r>
      <w:bookmarkEnd w:id="3"/>
    </w:p>
    <w:p w14:paraId="47BD9A1B" w14:textId="77777777" w:rsidR="00DA6487" w:rsidRDefault="00DA6487" w:rsidP="00DA6487">
      <w:pPr>
        <w:pStyle w:val="Heading1"/>
      </w:pPr>
      <w:r>
        <w:t>References</w:t>
      </w:r>
    </w:p>
    <w:bookmarkStart w:id="4" w:name="_Hlk531177839"/>
    <w:p w14:paraId="15652AC9" w14:textId="3F2EBBB2" w:rsidR="000C505C" w:rsidRPr="000C505C" w:rsidRDefault="00DA6487" w:rsidP="000C505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C505C" w:rsidRPr="000C505C">
        <w:rPr>
          <w:rFonts w:ascii="Calibri" w:hAnsi="Calibri" w:cs="Calibri"/>
          <w:noProof/>
          <w:szCs w:val="24"/>
        </w:rPr>
        <w:t>[1]</w:t>
      </w:r>
      <w:r w:rsidR="000C505C" w:rsidRPr="000C505C">
        <w:rPr>
          <w:rFonts w:ascii="Calibri" w:hAnsi="Calibri" w:cs="Calibri"/>
          <w:noProof/>
          <w:szCs w:val="24"/>
        </w:rPr>
        <w:tab/>
        <w:t>NICE, Prostate cancer : diagnosis and treatment, London, UK, 2014.</w:t>
      </w:r>
    </w:p>
    <w:p w14:paraId="65271491"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w:t>
      </w:r>
      <w:r w:rsidRPr="000C505C">
        <w:rPr>
          <w:rFonts w:ascii="Calibri" w:hAnsi="Calibri" w:cs="Calibri"/>
          <w:noProof/>
          <w:szCs w:val="24"/>
        </w:rPr>
        <w:tab/>
        <w:t>G. Elwyn, D. Frosch, R. Thomson, N. Joseph-Williams, A. Lloyd, P. Kinnersley, E. Cording, D. Tomson, C. Dodd, S. Rollnick, A. Edwards, M. Barry, Shared decision making: a model for clinical practice., J. Gen. Intern. Med. 27 (2012) 1361–7. doi:10.1007/s11606-012-2077-6.</w:t>
      </w:r>
    </w:p>
    <w:p w14:paraId="274CFDAE"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w:t>
      </w:r>
      <w:r w:rsidRPr="000C505C">
        <w:rPr>
          <w:rFonts w:ascii="Calibri" w:hAnsi="Calibri" w:cs="Calibri"/>
          <w:noProof/>
          <w:szCs w:val="24"/>
        </w:rPr>
        <w:tab/>
        <w:t>S. Payne, M. Turner, T. O’Brien, Exploring staff attitudes to undertaking advanced communication skills training, Lancaster, UK, 2009. http://www.lancaster.ac.uk/shm/research/ioelc/programmes/documents/comms-skills-report.pdf (accessed July 9, 2015).</w:t>
      </w:r>
    </w:p>
    <w:p w14:paraId="4FACD17B"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4]</w:t>
      </w:r>
      <w:r w:rsidRPr="000C505C">
        <w:rPr>
          <w:rFonts w:ascii="Calibri" w:hAnsi="Calibri" w:cs="Calibri"/>
          <w:noProof/>
          <w:szCs w:val="24"/>
        </w:rPr>
        <w:tab/>
        <w:t>S. Bibila, F. Rabiee, Training the powerful: issues that emerged during the evaluation of a communication skills training programme for senior cancer care professionals., Eur. J. Cancer Care (Engl). 23 (2014) 531–44. doi:10.1111/ecc.12167.</w:t>
      </w:r>
    </w:p>
    <w:p w14:paraId="33ED2A49"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5]</w:t>
      </w:r>
      <w:r w:rsidRPr="000C505C">
        <w:rPr>
          <w:rFonts w:ascii="Calibri" w:hAnsi="Calibri" w:cs="Calibri"/>
          <w:noProof/>
          <w:szCs w:val="24"/>
        </w:rPr>
        <w:tab/>
        <w:t>F. Rabiee, S. Bibila, Communication in Cancer Care: Evaluating the Connected 2-day Advanced Communication Skills Training Programme, Centre for Health and Social Care Research, Birmingham City University, Birmingham, UK, 2012.</w:t>
      </w:r>
    </w:p>
    <w:p w14:paraId="2C7BFAC0"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6]</w:t>
      </w:r>
      <w:r w:rsidRPr="000C505C">
        <w:rPr>
          <w:rFonts w:ascii="Calibri" w:hAnsi="Calibri" w:cs="Calibri"/>
          <w:noProof/>
          <w:szCs w:val="24"/>
        </w:rPr>
        <w:tab/>
        <w:t>M. Gysels, A. Richardson, I.J. Higginson, Communication training for health professionals who care for patients with cancer: a systematic review of training methods., Support. Care Cancer. 13 (2005) 356–66. doi:10.1007/s00520-004-0732-0.</w:t>
      </w:r>
    </w:p>
    <w:p w14:paraId="2B4F757D"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7]</w:t>
      </w:r>
      <w:r w:rsidRPr="000C505C">
        <w:rPr>
          <w:rFonts w:ascii="Calibri" w:hAnsi="Calibri" w:cs="Calibri"/>
          <w:noProof/>
          <w:szCs w:val="24"/>
        </w:rPr>
        <w:tab/>
        <w:t>D.W. Kissane, C.L. Bylund, S.C. Banerjee, P. a Bialer, T.T. Levin, E.K. Maloney, T. a D’Agostino, Communication skills training for oncology professionals., J. Clin. Oncol. 30 (2012) 1242–7. doi:10.1200/JCO.2011.39.6184.</w:t>
      </w:r>
    </w:p>
    <w:p w14:paraId="225AF8CE"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8]</w:t>
      </w:r>
      <w:r w:rsidRPr="000C505C">
        <w:rPr>
          <w:rFonts w:ascii="Calibri" w:hAnsi="Calibri" w:cs="Calibri"/>
          <w:noProof/>
          <w:szCs w:val="24"/>
        </w:rPr>
        <w:tab/>
        <w:t>A. Mulley, C. Trimble, G. Elwyn, Patient’s preferences matter, London, UK, 2012.</w:t>
      </w:r>
    </w:p>
    <w:p w14:paraId="1707B9C0"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9]</w:t>
      </w:r>
      <w:r w:rsidRPr="000C505C">
        <w:rPr>
          <w:rFonts w:ascii="Calibri" w:hAnsi="Calibri" w:cs="Calibri"/>
          <w:noProof/>
          <w:szCs w:val="24"/>
        </w:rPr>
        <w:tab/>
        <w:t>J. Wade, J.L. Donovan, J.A. Lane, D.E. Neal, F.C. Hamdy, It’s not just what you say, it’s also how you say it: opening the “black box” of informed consent appointments in randomised controlled trials., Soc. Sci. Med. 68 (2009) 2018–28. doi:10.1016/j.socscimed.2009.02.023.</w:t>
      </w:r>
    </w:p>
    <w:p w14:paraId="1E6DB618"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0]</w:t>
      </w:r>
      <w:r w:rsidRPr="000C505C">
        <w:rPr>
          <w:rFonts w:ascii="Calibri" w:hAnsi="Calibri" w:cs="Calibri"/>
          <w:noProof/>
          <w:szCs w:val="24"/>
        </w:rPr>
        <w:tab/>
        <w:t>K. Gravel, F. Légaré, I.D. Graham, Barriers and facilitators to implementing shared decision-making in clinical practice: a systematic review of health professionals’ perceptions., Implement. Sci. 1 (2006) 16. doi:10.1186/1748-5908-1-16.</w:t>
      </w:r>
    </w:p>
    <w:p w14:paraId="71EF8B29"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1]</w:t>
      </w:r>
      <w:r w:rsidRPr="000C505C">
        <w:rPr>
          <w:rFonts w:ascii="Calibri" w:hAnsi="Calibri" w:cs="Calibri"/>
          <w:noProof/>
          <w:szCs w:val="24"/>
        </w:rPr>
        <w:tab/>
        <w:t>A.S. Bergantino, M. Catalano, Individual’S Psychological Traits and Urban Travel Behaviour, Int. J. Transp. Econ. 43 (2016) 341–359.</w:t>
      </w:r>
    </w:p>
    <w:p w14:paraId="0DBA98F0"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2]</w:t>
      </w:r>
      <w:r w:rsidRPr="000C505C">
        <w:rPr>
          <w:rFonts w:ascii="Calibri" w:hAnsi="Calibri" w:cs="Calibri"/>
          <w:noProof/>
          <w:szCs w:val="24"/>
        </w:rPr>
        <w:tab/>
        <w:t>A. Lloyd, N. Joseph-Williams, A. Edwards, A. Rix, G. Elwyn, Patchy “coherence”: using normalization process theory to evaluate a multi-faceted shared decision making implementation program (MAGIC)., Implement. Sci. 8 (2013) 102. doi:10.1186/1748-5908-8-102.</w:t>
      </w:r>
    </w:p>
    <w:p w14:paraId="4A89D82C"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3]</w:t>
      </w:r>
      <w:r w:rsidRPr="000C505C">
        <w:rPr>
          <w:rFonts w:ascii="Calibri" w:hAnsi="Calibri" w:cs="Calibri"/>
          <w:noProof/>
          <w:szCs w:val="24"/>
        </w:rPr>
        <w:tab/>
        <w:t>E.H. Wagner, P. Barrett, M.J. Barry, W. Barlow, F.J. Fowler Jr, The Effect of a Shared Decisionmaking Program on Rates of Surgery for Benign Prostatic Hyperplasia Pilot Results., Med. Care. 33 (1995) 765–770.</w:t>
      </w:r>
    </w:p>
    <w:p w14:paraId="2536F78A"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4]</w:t>
      </w:r>
      <w:r w:rsidRPr="000C505C">
        <w:rPr>
          <w:rFonts w:ascii="Calibri" w:hAnsi="Calibri" w:cs="Calibri"/>
          <w:noProof/>
          <w:szCs w:val="24"/>
        </w:rPr>
        <w:tab/>
        <w:t>R.C. Laidsaar-Powell, P.N. Butow, S. Bu, C. Charles, A. Gafni, W.W.T. Lam, J. Jansen, K.J. McCaffery, H.L. Shepherd, M.H.N. Tattersall, I. Juraskova, Physician-patient-companion communication and decision-making: A systematic review of triadic medical consultations, Patient Educ. Couns. 91 (2013) 3–13. doi:10.1016/j.pec.2012.11.007.</w:t>
      </w:r>
    </w:p>
    <w:p w14:paraId="48C31DA8"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5]</w:t>
      </w:r>
      <w:r w:rsidRPr="000C505C">
        <w:rPr>
          <w:rFonts w:ascii="Calibri" w:hAnsi="Calibri" w:cs="Calibri"/>
          <w:noProof/>
          <w:szCs w:val="24"/>
        </w:rPr>
        <w:tab/>
        <w:t>H.B. Beckman, R.M. Frankel, The effect of physician behavior on the collection of data, Ann. Intern. Med. 101 (1984) 692–696. doi:10.7326/0003-4819-101-5-692.</w:t>
      </w:r>
    </w:p>
    <w:p w14:paraId="00559C8A"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6]</w:t>
      </w:r>
      <w:r w:rsidRPr="000C505C">
        <w:rPr>
          <w:rFonts w:ascii="Calibri" w:hAnsi="Calibri" w:cs="Calibri"/>
          <w:noProof/>
          <w:szCs w:val="24"/>
        </w:rPr>
        <w:tab/>
        <w:t>L.H. Baker, D. O’Connell, F.W. Platt, “What Else?” Setting the Agenda for the Clinical Interview, Ann. Intern. Med. 143 (2005) 766–770. http://dx.doi.org/10.7326/0003-4819-143-10-200511150-00033.</w:t>
      </w:r>
    </w:p>
    <w:p w14:paraId="6F62F9D3"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7]</w:t>
      </w:r>
      <w:r w:rsidRPr="000C505C">
        <w:rPr>
          <w:rFonts w:ascii="Calibri" w:hAnsi="Calibri" w:cs="Calibri"/>
          <w:noProof/>
          <w:szCs w:val="24"/>
        </w:rPr>
        <w:tab/>
        <w:t>S. Williams, J. Weinman, J. Dale, Doctor–patient communication and patient satisfaction: a review, Fam Pr. (1998). http://www.researchgate.net/profile/Jeremy_Dale/publication/13440195_Doctor-patient_communication_and_patient_satisfaction_a_review/links/0046351c8b85ebf07c000000.pdf (accessed April 22, 2015).</w:t>
      </w:r>
    </w:p>
    <w:p w14:paraId="43170D7D"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8]</w:t>
      </w:r>
      <w:r w:rsidRPr="000C505C">
        <w:rPr>
          <w:rFonts w:ascii="Calibri" w:hAnsi="Calibri" w:cs="Calibri"/>
          <w:noProof/>
          <w:szCs w:val="24"/>
        </w:rPr>
        <w:tab/>
        <w:t>R. Kravitz, D. Cope, V. Bhrany, B. Leake, Internal medicine patients’ expectations for care during office visits, J. Gen. Intern. …. (1994). http://link.springer.com/article/10.1007/BF02600205 (accessed April 22, 2015).</w:t>
      </w:r>
    </w:p>
    <w:p w14:paraId="666D439B"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19]</w:t>
      </w:r>
      <w:r w:rsidRPr="000C505C">
        <w:rPr>
          <w:rFonts w:ascii="Calibri" w:hAnsi="Calibri" w:cs="Calibri"/>
          <w:noProof/>
          <w:szCs w:val="24"/>
        </w:rPr>
        <w:tab/>
        <w:t>A.D. Barone, W.C. Yoels, J.M. Clair, How Physicians View Caregivers: Simmel in the Examination Room, Sociol. Perspect. 42 (1999) 673–690. doi:10.2307/1389579.</w:t>
      </w:r>
    </w:p>
    <w:p w14:paraId="08C7914A"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0]</w:t>
      </w:r>
      <w:r w:rsidRPr="000C505C">
        <w:rPr>
          <w:rFonts w:ascii="Calibri" w:hAnsi="Calibri" w:cs="Calibri"/>
          <w:noProof/>
          <w:szCs w:val="24"/>
        </w:rPr>
        <w:tab/>
        <w:t>R.M. Coe, C.G. Prendergast, The formation of coalitions: interaction strategies in triads, Sociol. Health Illn. 7 (1985) 236–247. doi:10.1111/1467-9566.ep10949087.</w:t>
      </w:r>
    </w:p>
    <w:p w14:paraId="6B1D80A6"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1]</w:t>
      </w:r>
      <w:r w:rsidRPr="000C505C">
        <w:rPr>
          <w:rFonts w:ascii="Calibri" w:hAnsi="Calibri" w:cs="Calibri"/>
          <w:noProof/>
          <w:szCs w:val="24"/>
        </w:rPr>
        <w:tab/>
        <w:t>H. Ishikawa, D.L. Roter, Y. Yamazaki, T. Takayama, Physician-elderly patient-companion communication and roles of companions in Japanese geriatric encounters, Soc. Sci. Med. 60 (2005) 2307–2320. doi:10.1016/j.socscimed.2004.08.071.</w:t>
      </w:r>
    </w:p>
    <w:p w14:paraId="65DD460E"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2]</w:t>
      </w:r>
      <w:r w:rsidRPr="000C505C">
        <w:rPr>
          <w:rFonts w:ascii="Calibri" w:hAnsi="Calibri" w:cs="Calibri"/>
          <w:noProof/>
          <w:szCs w:val="24"/>
        </w:rPr>
        <w:tab/>
        <w:t>J. Dalton, Client-caregiver-nurse coalition formation in decision-making situations during home visits, J. Adv. Nurs. 52 (2005) 291–299. doi:10.1111/j.1365-2648.2005.03589.x.</w:t>
      </w:r>
    </w:p>
    <w:p w14:paraId="74D57AB3"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3]</w:t>
      </w:r>
      <w:r w:rsidRPr="000C505C">
        <w:rPr>
          <w:rFonts w:ascii="Calibri" w:hAnsi="Calibri" w:cs="Calibri"/>
          <w:noProof/>
          <w:szCs w:val="24"/>
        </w:rPr>
        <w:tab/>
        <w:t>M.-H. Tsai, Who gets to talk? An alternative framework evaluating companion effects in geriatric triads, Communication. 4 (2007) 37. doi:10.1515/CAM.2007.005.</w:t>
      </w:r>
    </w:p>
    <w:p w14:paraId="3CD10948"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4]</w:t>
      </w:r>
      <w:r w:rsidRPr="000C505C">
        <w:rPr>
          <w:rFonts w:ascii="Calibri" w:hAnsi="Calibri" w:cs="Calibri"/>
          <w:noProof/>
          <w:szCs w:val="24"/>
        </w:rPr>
        <w:tab/>
        <w:t>C.W. Cené, L.B. Haymore, F.C. Lin, J. Laux, C.D. Jones, J.R. Wu, D. Dewalt, M. Pignone, G. Corbie-Smith, Family member accompaniment to routine medical visits is associated with better self-care in heart failure patients, Chronic Illn. 11 (2015) 21–32. doi:10.1177/1742395314532142.</w:t>
      </w:r>
    </w:p>
    <w:p w14:paraId="3A5DEA7F"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5]</w:t>
      </w:r>
      <w:r w:rsidRPr="000C505C">
        <w:rPr>
          <w:rFonts w:ascii="Calibri" w:hAnsi="Calibri" w:cs="Calibri"/>
          <w:noProof/>
          <w:szCs w:val="24"/>
        </w:rPr>
        <w:tab/>
        <w:t>G. Hubbard, N. Illingworth, N. Rowa-Dewar, L. Forbat, N. Kearney, Treatment decision-making in cancer care: The role of the carer, J. Clin. Nurs. 19 (2010) 2023–2031. doi:10.1111/j.1365-2702.2009.03062.x.</w:t>
      </w:r>
    </w:p>
    <w:p w14:paraId="3FF9CDB9"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6]</w:t>
      </w:r>
      <w:r w:rsidRPr="000C505C">
        <w:rPr>
          <w:rFonts w:ascii="Calibri" w:hAnsi="Calibri" w:cs="Calibri"/>
          <w:noProof/>
          <w:szCs w:val="24"/>
        </w:rPr>
        <w:tab/>
        <w:t>J. Mason, Qualitative researching, SAGE Publications, 2002.</w:t>
      </w:r>
    </w:p>
    <w:p w14:paraId="6D5605E6"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7]</w:t>
      </w:r>
      <w:r w:rsidRPr="000C505C">
        <w:rPr>
          <w:rFonts w:ascii="Calibri" w:hAnsi="Calibri" w:cs="Calibri"/>
          <w:noProof/>
          <w:szCs w:val="24"/>
        </w:rPr>
        <w:tab/>
        <w:t>L.M. Kmet, R.C. Lee, L. Cook, Standard quality assessment criteria for evaluating primary research papers from a variety of fields., Edmonton, CA, 2004.</w:t>
      </w:r>
    </w:p>
    <w:p w14:paraId="182D44A4"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8]</w:t>
      </w:r>
      <w:r w:rsidRPr="000C505C">
        <w:rPr>
          <w:rFonts w:ascii="Calibri" w:hAnsi="Calibri" w:cs="Calibri"/>
          <w:noProof/>
          <w:szCs w:val="24"/>
        </w:rPr>
        <w:tab/>
        <w:t>J.R. Landis, G.G. Koch, The Measurement of Observer Agreement for Categorical Data Published by : International Biometric Society Stable URL : http://www.jstor.org/stable/2529310 Accessed : 10-03-2016 21 : 28 UTC Your use of the JSTOR archive indicates your acceptance of the Ter, Biometrics. 33 (1977) 159–174. doi:10.1109/ICDMA.2010.328.</w:t>
      </w:r>
    </w:p>
    <w:p w14:paraId="1BAEF344"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29]</w:t>
      </w:r>
      <w:r w:rsidRPr="000C505C">
        <w:rPr>
          <w:rFonts w:ascii="Calibri" w:hAnsi="Calibri" w:cs="Calibri"/>
          <w:noProof/>
          <w:szCs w:val="24"/>
        </w:rPr>
        <w:tab/>
        <w:t>C. Grenness, L. Hickson, A. Laplante-Lévesque, C. Meyer, B. Davidson, Communication Patterns in Audiologic Rehabilitation History-Taking:  Audiologists, Patients, and Their Companions, Ear Hear. 36 (2015). https://journals.lww.com/ear-hearing/Fulltext/2015/03000/Communication_Patterns_in_Audiologic.4.aspx.</w:t>
      </w:r>
    </w:p>
    <w:p w14:paraId="21B72736"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0]</w:t>
      </w:r>
      <w:r w:rsidRPr="000C505C">
        <w:rPr>
          <w:rFonts w:ascii="Calibri" w:hAnsi="Calibri" w:cs="Calibri"/>
          <w:noProof/>
          <w:szCs w:val="24"/>
        </w:rPr>
        <w:tab/>
        <w:t>S.J. Srirangam, E. Pearson, C. Grose, S.C.W. Brown, G.N. Collins, P.H. O’Reilly, Partner’s influence on patient preference for treatment in early prostate cancer, BJU Int. 92 (2003) 365–369. doi:10.1046/j.1464-410X.2003.04355.x.</w:t>
      </w:r>
    </w:p>
    <w:p w14:paraId="0A67FC3E"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1]</w:t>
      </w:r>
      <w:r w:rsidRPr="000C505C">
        <w:rPr>
          <w:rFonts w:ascii="Calibri" w:hAnsi="Calibri" w:cs="Calibri"/>
          <w:noProof/>
          <w:szCs w:val="24"/>
        </w:rPr>
        <w:tab/>
        <w:t>W. Schuth, U. Karck, C. Wilhelm, S. Reisch, Parents’ needs after ultrasound diagnosis of a fetal malformation: an empirical deficit analysis., Ultrasound Obstet. Gynecol. 4 (1994) 124–129. doi:10.1046/j.1469-0705.1994.04020124.x.</w:t>
      </w:r>
    </w:p>
    <w:p w14:paraId="52447DC9"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2]</w:t>
      </w:r>
      <w:r w:rsidRPr="000C505C">
        <w:rPr>
          <w:rFonts w:ascii="Calibri" w:hAnsi="Calibri" w:cs="Calibri"/>
          <w:noProof/>
          <w:szCs w:val="24"/>
        </w:rPr>
        <w:tab/>
        <w:t>P. Sinfield, R. Baker, S. Agarwal, C. Tarrant, Patient-centred care: What are the experiences of prostate cancer patients and their partners?, Patient Educ. Couns. 73 (2008) 91–6. doi:10.1016/j.pec.2008.05.001.</w:t>
      </w:r>
    </w:p>
    <w:p w14:paraId="289A68C1"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3]</w:t>
      </w:r>
      <w:r w:rsidRPr="000C505C">
        <w:rPr>
          <w:rFonts w:ascii="Calibri" w:hAnsi="Calibri" w:cs="Calibri"/>
          <w:noProof/>
          <w:szCs w:val="24"/>
        </w:rPr>
        <w:tab/>
        <w:t>J. Hodgson, P. Pitt, S. Metcalfe, J. Halliday, M. Menezes, J. Fisher, C. Hickerton, K. Petersen, B. McClaren, Experiences of prenatal diagnosis and decision-making about termination of pregnancy: A qualitative study, Aust. New Zeal. J. Obstet. Gynaecol. 56 (2016) 605–613. doi:10.1111/ajo.12501.</w:t>
      </w:r>
    </w:p>
    <w:p w14:paraId="46B17AB2"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4]</w:t>
      </w:r>
      <w:r w:rsidRPr="000C505C">
        <w:rPr>
          <w:rFonts w:ascii="Calibri" w:hAnsi="Calibri" w:cs="Calibri"/>
          <w:noProof/>
          <w:szCs w:val="24"/>
        </w:rPr>
        <w:tab/>
        <w:t>J. Huber, J.C. Streuli, N. Lozankovski, R.J.F. Stredele, P. Moll, M. Hohenfellner, C.G. Huber, A. Ihrig, T. Peters, The complex interplay of physician, patient, and spouse in preoperative counseling for radical prostatectomy: a comparative mixed-method analysis of 30 videotaped consultations, Psychooncology. (2016) 949–956. doi:10.1002/pon.4041.</w:t>
      </w:r>
    </w:p>
    <w:p w14:paraId="21BCDC8D"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5]</w:t>
      </w:r>
      <w:r w:rsidRPr="000C505C">
        <w:rPr>
          <w:rFonts w:ascii="Calibri" w:hAnsi="Calibri" w:cs="Calibri"/>
          <w:noProof/>
          <w:szCs w:val="24"/>
        </w:rPr>
        <w:tab/>
        <w:t>C. Meyer, N. Scarinci, B. Ryan, L. Hickson, “This Is a Partnership Between All of Us”: Audiologists’ Perceptions of Family Member Involvement in Hearing Rehabilitation., Am. J. Audiol. 24 (2015) 536–548. doi:10.1044/2015_AJA-15-0026.</w:t>
      </w:r>
    </w:p>
    <w:p w14:paraId="6565D78D"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6]</w:t>
      </w:r>
      <w:r w:rsidRPr="000C505C">
        <w:rPr>
          <w:rFonts w:ascii="Calibri" w:hAnsi="Calibri" w:cs="Calibri"/>
          <w:noProof/>
          <w:szCs w:val="24"/>
        </w:rPr>
        <w:tab/>
        <w:t>S.B. Zeliadt, D.F. Penson, C.M. Moinpour, D.K. Blough, C.R. Fedorenko, I.J. Hall, J.L. Smith, D.U. Ekwueme, I.M. Thompson, T.E. Keane, S.D. Ramsey, Provider and partner interactions in the treatment decision-making process for newly diagnosed localized prostate cancer, BJU Int. 108 (2011) 851–856. doi:10.1111/j.1464-410X.2010.09945.x.</w:t>
      </w:r>
    </w:p>
    <w:p w14:paraId="0F0B1D42"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7]</w:t>
      </w:r>
      <w:r w:rsidRPr="000C505C">
        <w:rPr>
          <w:rFonts w:ascii="Calibri" w:hAnsi="Calibri" w:cs="Calibri"/>
          <w:noProof/>
          <w:szCs w:val="24"/>
        </w:rPr>
        <w:tab/>
        <w:t>Y.-C.L. Le, S.L. McFall, T.L. Byrd, R.J. Volk, S.B. Cantor, D.A. Kuban, P.D. Mullen, Is “Active Surveillance” an Acceptable Alternative?: A Qualitative Study of Couples’ Decision Making about Early-Stage, Localized Prostate Cancer, Narrat. Inq. Bioeth. 6 (2016) 51–61. doi:10.1353/nib.2016.0006.</w:t>
      </w:r>
    </w:p>
    <w:p w14:paraId="386E2912"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8]</w:t>
      </w:r>
      <w:r w:rsidRPr="000C505C">
        <w:rPr>
          <w:rFonts w:ascii="Calibri" w:hAnsi="Calibri" w:cs="Calibri"/>
          <w:noProof/>
          <w:szCs w:val="24"/>
        </w:rPr>
        <w:tab/>
        <w:t>M.L. Clayman, D.L. Roter, L.S. Wissow, K. Bandeen-Roche, Autonomy-related Behaviors of Patient Companions and Their Effect on Decision-making Activity in Geriatric Primary Care Visits, Soc. Sci. Med. 60 (2005) 1583–1591. doi:http://dx.doi.org/10.1016/j.socscimed.2004.08.004.</w:t>
      </w:r>
    </w:p>
    <w:p w14:paraId="752A64F0"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39]</w:t>
      </w:r>
      <w:r w:rsidRPr="000C505C">
        <w:rPr>
          <w:rFonts w:ascii="Calibri" w:hAnsi="Calibri" w:cs="Calibri"/>
          <w:noProof/>
          <w:szCs w:val="24"/>
        </w:rPr>
        <w:tab/>
        <w:t>B.J. Davison, M.E. Gleave, S.L. Goldenberg, L.F. Degner, D. Hoffart, J. Berkowitz, Assessing information and decision preferences of men with prostate cancer and their partners, Cancer Nurs. 25 (2002) 42–49. doi:10.1097/00002820-200202000-00009.</w:t>
      </w:r>
    </w:p>
    <w:p w14:paraId="766F3D60"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40]</w:t>
      </w:r>
      <w:r w:rsidRPr="000C505C">
        <w:rPr>
          <w:rFonts w:ascii="Calibri" w:hAnsi="Calibri" w:cs="Calibri"/>
          <w:noProof/>
          <w:szCs w:val="24"/>
        </w:rPr>
        <w:tab/>
        <w:t>K. Ekberg, C. Meyer, N. Scarinci, C. Grenness, L. Hickson, Family member involvement in audiology appointments with older people with hearing impairment, Int. J. Audiol. 54 (2015) 70–76. doi:10.3109/14992027.2014.948218.</w:t>
      </w:r>
    </w:p>
    <w:p w14:paraId="24928530"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41]</w:t>
      </w:r>
      <w:r w:rsidRPr="000C505C">
        <w:rPr>
          <w:rFonts w:ascii="Calibri" w:hAnsi="Calibri" w:cs="Calibri"/>
          <w:noProof/>
          <w:szCs w:val="24"/>
        </w:rPr>
        <w:tab/>
        <w:t>I.J. Hall, C.R. Fedorenko, J.L. Smith, T.E. Keane, D.F. Penson, C.M. Moinpour, S.B. Zeliadt, S.D. Ramsey, Considering racial and ethnic preferences in communication and interactions among the patient , family member , and physician following diagnosis of localized prostate cancer : study of a US population, (2011) 481–486.</w:t>
      </w:r>
    </w:p>
    <w:p w14:paraId="240C38EA"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42]</w:t>
      </w:r>
      <w:r w:rsidRPr="000C505C">
        <w:rPr>
          <w:rFonts w:ascii="Calibri" w:hAnsi="Calibri" w:cs="Calibri"/>
          <w:noProof/>
          <w:szCs w:val="24"/>
        </w:rPr>
        <w:tab/>
        <w:t>D. Roter, S. Larson, The Roter interaction analysis system (RIAS): Utility and flexibility for analysis of medical interactions, Patient Educ. Couns. 46 (2002) 243–251. doi:10.1016/S0738-3991(02)00012-5.</w:t>
      </w:r>
    </w:p>
    <w:p w14:paraId="03F01E83"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43]</w:t>
      </w:r>
      <w:r w:rsidRPr="000C505C">
        <w:rPr>
          <w:rFonts w:ascii="Calibri" w:hAnsi="Calibri" w:cs="Calibri"/>
          <w:noProof/>
          <w:szCs w:val="24"/>
        </w:rPr>
        <w:tab/>
        <w:t>T.D. Windsor, B. Rodgers, P. Butterworth, K.J. Anstey, A.F. Jorm, Measuring physical and mental health using the SF-12: Implications for community surveys of mental health, Aust. N. Z. J. Psychiatry. 40 (2006) 797–803. doi:10.1111/j.1440-1614.2006.01886.x.</w:t>
      </w:r>
    </w:p>
    <w:p w14:paraId="2DCF2F3A"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44]</w:t>
      </w:r>
      <w:r w:rsidRPr="000C505C">
        <w:rPr>
          <w:rFonts w:ascii="Calibri" w:hAnsi="Calibri" w:cs="Calibri"/>
          <w:noProof/>
          <w:szCs w:val="24"/>
        </w:rPr>
        <w:tab/>
        <w:t>L.F. Degner, J.A. Sloan, P. Venkatesh, The Control Preferences Scale., Can. J. Nurs. Res. 29 (1997) 21–43.</w:t>
      </w:r>
    </w:p>
    <w:p w14:paraId="0053A149"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45]</w:t>
      </w:r>
      <w:r w:rsidRPr="000C505C">
        <w:rPr>
          <w:rFonts w:ascii="Calibri" w:hAnsi="Calibri" w:cs="Calibri"/>
          <w:noProof/>
          <w:szCs w:val="24"/>
        </w:rPr>
        <w:tab/>
        <w:t>G.L. Rose, T.A. Ferraro, J.M. Skelly, G.J. Badger, C.D. MacLean, T.L. Fazzino, J.E. Helzer, Feasibility of automated pre-screening for lifestyle and behavioral health risk factors in primary care., BMC Fam. Pract. 16 (2015) 150. doi:10.1186/s12875-015-0368-9.</w:t>
      </w:r>
    </w:p>
    <w:p w14:paraId="235F1F80"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szCs w:val="24"/>
        </w:rPr>
      </w:pPr>
      <w:r w:rsidRPr="000C505C">
        <w:rPr>
          <w:rFonts w:ascii="Calibri" w:hAnsi="Calibri" w:cs="Calibri"/>
          <w:noProof/>
          <w:szCs w:val="24"/>
        </w:rPr>
        <w:t>[46]</w:t>
      </w:r>
      <w:r w:rsidRPr="000C505C">
        <w:rPr>
          <w:rFonts w:ascii="Calibri" w:hAnsi="Calibri" w:cs="Calibri"/>
          <w:noProof/>
          <w:szCs w:val="24"/>
        </w:rPr>
        <w:tab/>
        <w:t>J.L. Wolff, C.M. Boyd, L.N. Gitlin, M.L. Bruce, D.L. Roter, Going it together: Persistence of older adults’ accompaniment to physician visits by a family companion, J. Am. Geriatr. Soc. 60 (2012) 106–112. doi:10.1111/j.1532-5415.2011.03770.x.</w:t>
      </w:r>
    </w:p>
    <w:p w14:paraId="13482AE6" w14:textId="77777777" w:rsidR="000C505C" w:rsidRPr="000C505C" w:rsidRDefault="000C505C" w:rsidP="000C505C">
      <w:pPr>
        <w:widowControl w:val="0"/>
        <w:autoSpaceDE w:val="0"/>
        <w:autoSpaceDN w:val="0"/>
        <w:adjustRightInd w:val="0"/>
        <w:spacing w:line="240" w:lineRule="auto"/>
        <w:ind w:left="640" w:hanging="640"/>
        <w:rPr>
          <w:rFonts w:ascii="Calibri" w:hAnsi="Calibri" w:cs="Calibri"/>
          <w:noProof/>
        </w:rPr>
      </w:pPr>
      <w:r w:rsidRPr="000C505C">
        <w:rPr>
          <w:rFonts w:ascii="Calibri" w:hAnsi="Calibri" w:cs="Calibri"/>
          <w:noProof/>
          <w:szCs w:val="24"/>
        </w:rPr>
        <w:t>[47]</w:t>
      </w:r>
      <w:r w:rsidRPr="000C505C">
        <w:rPr>
          <w:rFonts w:ascii="Calibri" w:hAnsi="Calibri" w:cs="Calibri"/>
          <w:noProof/>
          <w:szCs w:val="24"/>
        </w:rPr>
        <w:tab/>
        <w:t>G. Elwyn, A. Edward, Wensing M, Hibbs R, Wilkinson C, Grol R, Shared decision-making observed: visual displays of communication sequence and patterns, J. Eval. Clin. Pract. 7 (2001) 211–221.</w:t>
      </w:r>
    </w:p>
    <w:p w14:paraId="0436C9C8" w14:textId="77777777" w:rsidR="00DA6487" w:rsidRDefault="00DA6487">
      <w:r>
        <w:fldChar w:fldCharType="end"/>
      </w:r>
      <w:bookmarkEnd w:id="4"/>
    </w:p>
    <w:p w14:paraId="22B5B9AA" w14:textId="77777777" w:rsidR="00AB0789" w:rsidRDefault="00AB0789"/>
    <w:p w14:paraId="30A07DA9" w14:textId="77777777" w:rsidR="009A28FB" w:rsidRDefault="009A28FB" w:rsidP="009A28FB">
      <w:pPr>
        <w:pStyle w:val="Heading1"/>
      </w:pPr>
      <w:r>
        <w:t>Tables</w:t>
      </w:r>
    </w:p>
    <w:p w14:paraId="32C0F8DA" w14:textId="77777777" w:rsidR="00F27647" w:rsidRDefault="00F27647" w:rsidP="0059387E"/>
    <w:tbl>
      <w:tblPr>
        <w:tblW w:w="8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3"/>
        <w:gridCol w:w="3968"/>
        <w:gridCol w:w="3258"/>
      </w:tblGrid>
      <w:tr w:rsidR="0059387E" w:rsidRPr="00F27647" w14:paraId="0D3D143C" w14:textId="77777777" w:rsidTr="005F20B4">
        <w:trPr>
          <w:jc w:val="center"/>
        </w:trPr>
        <w:tc>
          <w:tcPr>
            <w:tcW w:w="1413" w:type="dxa"/>
          </w:tcPr>
          <w:p w14:paraId="729AB9A7" w14:textId="77777777" w:rsidR="0059387E" w:rsidRPr="005F20B4" w:rsidRDefault="0059387E" w:rsidP="005F20B4">
            <w:pPr>
              <w:rPr>
                <w:b/>
                <w:sz w:val="18"/>
                <w:szCs w:val="18"/>
              </w:rPr>
            </w:pPr>
            <w:r w:rsidRPr="005F20B4">
              <w:rPr>
                <w:b/>
                <w:sz w:val="18"/>
                <w:szCs w:val="18"/>
              </w:rPr>
              <w:t>Selection criteria</w:t>
            </w:r>
          </w:p>
        </w:tc>
        <w:tc>
          <w:tcPr>
            <w:tcW w:w="3968" w:type="dxa"/>
          </w:tcPr>
          <w:p w14:paraId="34D1270B" w14:textId="77777777" w:rsidR="0059387E" w:rsidRPr="005F20B4" w:rsidRDefault="0059387E" w:rsidP="005F20B4">
            <w:pPr>
              <w:rPr>
                <w:b/>
                <w:sz w:val="18"/>
                <w:szCs w:val="18"/>
              </w:rPr>
            </w:pPr>
            <w:r w:rsidRPr="005F20B4">
              <w:rPr>
                <w:b/>
                <w:sz w:val="18"/>
                <w:szCs w:val="18"/>
              </w:rPr>
              <w:t>Inclusion</w:t>
            </w:r>
          </w:p>
        </w:tc>
        <w:tc>
          <w:tcPr>
            <w:tcW w:w="3258" w:type="dxa"/>
          </w:tcPr>
          <w:p w14:paraId="56D38FB6" w14:textId="77777777" w:rsidR="0059387E" w:rsidRPr="005F20B4" w:rsidRDefault="0059387E" w:rsidP="005F20B4">
            <w:pPr>
              <w:rPr>
                <w:b/>
                <w:sz w:val="18"/>
                <w:szCs w:val="18"/>
              </w:rPr>
            </w:pPr>
            <w:r w:rsidRPr="005F20B4">
              <w:rPr>
                <w:b/>
                <w:sz w:val="18"/>
                <w:szCs w:val="18"/>
              </w:rPr>
              <w:t>Exclusion</w:t>
            </w:r>
          </w:p>
        </w:tc>
      </w:tr>
      <w:tr w:rsidR="0059387E" w:rsidRPr="00F27647" w14:paraId="339633F8" w14:textId="77777777" w:rsidTr="005F20B4">
        <w:trPr>
          <w:jc w:val="center"/>
        </w:trPr>
        <w:tc>
          <w:tcPr>
            <w:tcW w:w="1413" w:type="dxa"/>
          </w:tcPr>
          <w:p w14:paraId="7B3DF079" w14:textId="77777777" w:rsidR="0059387E" w:rsidRPr="005F20B4" w:rsidRDefault="0059387E">
            <w:pPr>
              <w:rPr>
                <w:sz w:val="18"/>
                <w:szCs w:val="18"/>
              </w:rPr>
            </w:pPr>
            <w:r w:rsidRPr="005F20B4">
              <w:rPr>
                <w:sz w:val="18"/>
                <w:szCs w:val="18"/>
              </w:rPr>
              <w:t>Population</w:t>
            </w:r>
          </w:p>
          <w:p w14:paraId="123F5862" w14:textId="77777777" w:rsidR="0059387E" w:rsidRPr="005F20B4" w:rsidRDefault="0059387E">
            <w:pPr>
              <w:rPr>
                <w:sz w:val="18"/>
                <w:szCs w:val="18"/>
              </w:rPr>
            </w:pPr>
          </w:p>
          <w:p w14:paraId="232E55FC" w14:textId="77777777" w:rsidR="0059387E" w:rsidRPr="005F20B4" w:rsidRDefault="0059387E">
            <w:pPr>
              <w:rPr>
                <w:sz w:val="18"/>
                <w:szCs w:val="18"/>
              </w:rPr>
            </w:pPr>
          </w:p>
          <w:p w14:paraId="43A568BB" w14:textId="77777777" w:rsidR="0059387E" w:rsidRPr="005F20B4" w:rsidRDefault="0059387E">
            <w:pPr>
              <w:rPr>
                <w:sz w:val="18"/>
                <w:szCs w:val="18"/>
              </w:rPr>
            </w:pPr>
          </w:p>
          <w:p w14:paraId="3BAFB303" w14:textId="77777777" w:rsidR="0059387E" w:rsidRPr="005F20B4" w:rsidRDefault="0059387E">
            <w:pPr>
              <w:rPr>
                <w:sz w:val="18"/>
                <w:szCs w:val="18"/>
              </w:rPr>
            </w:pPr>
          </w:p>
          <w:p w14:paraId="5E735533" w14:textId="77777777" w:rsidR="0059387E" w:rsidRPr="005F20B4" w:rsidRDefault="0059387E">
            <w:pPr>
              <w:rPr>
                <w:sz w:val="18"/>
                <w:szCs w:val="18"/>
              </w:rPr>
            </w:pPr>
          </w:p>
        </w:tc>
        <w:tc>
          <w:tcPr>
            <w:tcW w:w="3968" w:type="dxa"/>
          </w:tcPr>
          <w:p w14:paraId="099880F0" w14:textId="77777777" w:rsidR="0059387E" w:rsidRPr="005F20B4" w:rsidRDefault="0059387E" w:rsidP="005F20B4">
            <w:pPr>
              <w:rPr>
                <w:sz w:val="18"/>
                <w:szCs w:val="18"/>
              </w:rPr>
            </w:pPr>
            <w:r w:rsidRPr="005F20B4">
              <w:rPr>
                <w:sz w:val="18"/>
                <w:szCs w:val="18"/>
              </w:rPr>
              <w:t>Patients making a decision between two or more treatments (curative intent, management or palliative) in consultation settings.</w:t>
            </w:r>
          </w:p>
          <w:p w14:paraId="3A9730E2" w14:textId="77777777" w:rsidR="0059387E" w:rsidRPr="005F20B4" w:rsidRDefault="0059387E" w:rsidP="005F20B4">
            <w:pPr>
              <w:rPr>
                <w:sz w:val="18"/>
                <w:szCs w:val="18"/>
              </w:rPr>
            </w:pPr>
            <w:r w:rsidRPr="005F20B4">
              <w:rPr>
                <w:sz w:val="18"/>
                <w:szCs w:val="18"/>
              </w:rPr>
              <w:t>Partners (married, co-habiting, significant others).</w:t>
            </w:r>
          </w:p>
          <w:p w14:paraId="553B22B2" w14:textId="77777777" w:rsidR="0059387E" w:rsidRPr="005F20B4" w:rsidRDefault="0059387E" w:rsidP="005F20B4">
            <w:pPr>
              <w:rPr>
                <w:sz w:val="18"/>
                <w:szCs w:val="18"/>
              </w:rPr>
            </w:pPr>
            <w:r w:rsidRPr="005F20B4">
              <w:rPr>
                <w:sz w:val="18"/>
                <w:szCs w:val="18"/>
              </w:rPr>
              <w:t>≥ 18 years old (partners and patients)</w:t>
            </w:r>
          </w:p>
          <w:p w14:paraId="58AEE346" w14:textId="77777777" w:rsidR="0059387E" w:rsidRPr="005F20B4" w:rsidRDefault="0059387E" w:rsidP="005F20B4">
            <w:pPr>
              <w:rPr>
                <w:sz w:val="18"/>
                <w:szCs w:val="18"/>
              </w:rPr>
            </w:pPr>
            <w:r w:rsidRPr="005F20B4">
              <w:rPr>
                <w:sz w:val="18"/>
                <w:szCs w:val="18"/>
              </w:rPr>
              <w:t>Any health related condition.</w:t>
            </w:r>
          </w:p>
          <w:p w14:paraId="4851E1C0" w14:textId="77777777" w:rsidR="0059387E" w:rsidRPr="005F20B4" w:rsidRDefault="0059387E" w:rsidP="005F20B4">
            <w:pPr>
              <w:rPr>
                <w:sz w:val="18"/>
                <w:szCs w:val="18"/>
              </w:rPr>
            </w:pPr>
            <w:r w:rsidRPr="005F20B4">
              <w:rPr>
                <w:sz w:val="18"/>
                <w:szCs w:val="18"/>
              </w:rPr>
              <w:t>Partner and patient must have mental capacity.</w:t>
            </w:r>
          </w:p>
        </w:tc>
        <w:tc>
          <w:tcPr>
            <w:tcW w:w="3258" w:type="dxa"/>
          </w:tcPr>
          <w:p w14:paraId="4156FD9F" w14:textId="77777777" w:rsidR="0059387E" w:rsidRPr="005F20B4" w:rsidRDefault="0059387E" w:rsidP="005F20B4">
            <w:pPr>
              <w:rPr>
                <w:sz w:val="18"/>
                <w:szCs w:val="18"/>
              </w:rPr>
            </w:pPr>
            <w:r w:rsidRPr="005F20B4">
              <w:rPr>
                <w:sz w:val="18"/>
                <w:szCs w:val="18"/>
              </w:rPr>
              <w:t>Patients/partners lacking mental capacity.</w:t>
            </w:r>
          </w:p>
          <w:p w14:paraId="414C9FAB" w14:textId="36A8D822" w:rsidR="0059387E" w:rsidRPr="005F20B4" w:rsidRDefault="0059387E" w:rsidP="005F20B4">
            <w:pPr>
              <w:rPr>
                <w:sz w:val="18"/>
                <w:szCs w:val="18"/>
              </w:rPr>
            </w:pPr>
          </w:p>
        </w:tc>
      </w:tr>
      <w:tr w:rsidR="0059387E" w:rsidRPr="00F27647" w14:paraId="363D4399" w14:textId="77777777" w:rsidTr="005F20B4">
        <w:trPr>
          <w:trHeight w:val="849"/>
          <w:jc w:val="center"/>
        </w:trPr>
        <w:tc>
          <w:tcPr>
            <w:tcW w:w="1413" w:type="dxa"/>
          </w:tcPr>
          <w:p w14:paraId="24548A8F" w14:textId="77777777" w:rsidR="0059387E" w:rsidRPr="005F20B4" w:rsidRDefault="0059387E">
            <w:pPr>
              <w:rPr>
                <w:sz w:val="18"/>
                <w:szCs w:val="18"/>
              </w:rPr>
            </w:pPr>
            <w:r w:rsidRPr="005F20B4">
              <w:rPr>
                <w:sz w:val="18"/>
                <w:szCs w:val="18"/>
              </w:rPr>
              <w:t>Intervention(s)</w:t>
            </w:r>
          </w:p>
          <w:p w14:paraId="5A546524" w14:textId="77777777" w:rsidR="0059387E" w:rsidRPr="005F20B4" w:rsidRDefault="0059387E">
            <w:pPr>
              <w:rPr>
                <w:sz w:val="18"/>
                <w:szCs w:val="18"/>
              </w:rPr>
            </w:pPr>
          </w:p>
        </w:tc>
        <w:tc>
          <w:tcPr>
            <w:tcW w:w="3968" w:type="dxa"/>
          </w:tcPr>
          <w:p w14:paraId="72B90412" w14:textId="77777777" w:rsidR="0059387E" w:rsidRPr="005F20B4" w:rsidRDefault="0059387E" w:rsidP="005F20B4">
            <w:pPr>
              <w:rPr>
                <w:sz w:val="18"/>
                <w:szCs w:val="18"/>
              </w:rPr>
            </w:pPr>
            <w:r w:rsidRPr="005F20B4">
              <w:rPr>
                <w:sz w:val="18"/>
                <w:szCs w:val="18"/>
              </w:rPr>
              <w:t>Treatment related decision making in clinical consultation settings</w:t>
            </w:r>
            <w:r w:rsidR="00233C68" w:rsidRPr="005F20B4">
              <w:rPr>
                <w:sz w:val="18"/>
                <w:szCs w:val="18"/>
              </w:rPr>
              <w:t xml:space="preserve"> involving a triad between patient, partner, and HCP.</w:t>
            </w:r>
          </w:p>
          <w:p w14:paraId="3EDE1941" w14:textId="539DB405" w:rsidR="00D24564" w:rsidRPr="005F20B4" w:rsidRDefault="00B977F4" w:rsidP="005F20B4">
            <w:pPr>
              <w:rPr>
                <w:sz w:val="18"/>
                <w:szCs w:val="18"/>
              </w:rPr>
            </w:pPr>
            <w:r>
              <w:rPr>
                <w:sz w:val="18"/>
                <w:szCs w:val="18"/>
              </w:rPr>
              <w:t>Data relevant to treatment decision making, such as information on treatment options</w:t>
            </w:r>
            <w:r w:rsidR="00D24564" w:rsidRPr="005F20B4">
              <w:rPr>
                <w:sz w:val="18"/>
                <w:szCs w:val="18"/>
              </w:rPr>
              <w:t xml:space="preserve"> (whether direct observation (e.g. audio recording) or retrospective reporting (e.g. interview with participants)</w:t>
            </w:r>
            <w:r>
              <w:rPr>
                <w:sz w:val="18"/>
                <w:szCs w:val="18"/>
              </w:rPr>
              <w:t>).</w:t>
            </w:r>
          </w:p>
        </w:tc>
        <w:tc>
          <w:tcPr>
            <w:tcW w:w="3258" w:type="dxa"/>
          </w:tcPr>
          <w:p w14:paraId="120072B5" w14:textId="77777777" w:rsidR="00D24564" w:rsidRPr="005F20B4" w:rsidRDefault="00D24564" w:rsidP="005F20B4">
            <w:pPr>
              <w:rPr>
                <w:sz w:val="18"/>
                <w:szCs w:val="18"/>
              </w:rPr>
            </w:pPr>
            <w:r w:rsidRPr="005F20B4">
              <w:rPr>
                <w:sz w:val="18"/>
                <w:szCs w:val="18"/>
              </w:rPr>
              <w:t>Lack of direct observation of co-present encounters would not exclude a study.</w:t>
            </w:r>
          </w:p>
        </w:tc>
      </w:tr>
      <w:tr w:rsidR="0059387E" w:rsidRPr="00F27647" w14:paraId="1F2706C4" w14:textId="77777777" w:rsidTr="005F20B4">
        <w:trPr>
          <w:jc w:val="center"/>
        </w:trPr>
        <w:tc>
          <w:tcPr>
            <w:tcW w:w="1413" w:type="dxa"/>
          </w:tcPr>
          <w:p w14:paraId="6B18C022" w14:textId="23A36B83" w:rsidR="0059387E" w:rsidRPr="005F20B4" w:rsidRDefault="0059387E">
            <w:pPr>
              <w:rPr>
                <w:sz w:val="18"/>
                <w:szCs w:val="18"/>
              </w:rPr>
            </w:pPr>
            <w:r w:rsidRPr="005F20B4">
              <w:rPr>
                <w:sz w:val="18"/>
                <w:szCs w:val="18"/>
              </w:rPr>
              <w:t>Comparison(s)</w:t>
            </w:r>
            <w:r w:rsidR="00A55ABD">
              <w:rPr>
                <w:sz w:val="18"/>
                <w:szCs w:val="18"/>
              </w:rPr>
              <w:t xml:space="preserve"> or Contexts</w:t>
            </w:r>
          </w:p>
        </w:tc>
        <w:tc>
          <w:tcPr>
            <w:tcW w:w="3968" w:type="dxa"/>
          </w:tcPr>
          <w:p w14:paraId="2F8FD2B6" w14:textId="4F60442D" w:rsidR="0059387E" w:rsidRPr="005F20B4" w:rsidRDefault="00A55ABD" w:rsidP="005F20B4">
            <w:pPr>
              <w:rPr>
                <w:sz w:val="18"/>
                <w:szCs w:val="18"/>
              </w:rPr>
            </w:pPr>
            <w:r>
              <w:rPr>
                <w:sz w:val="18"/>
                <w:szCs w:val="18"/>
              </w:rPr>
              <w:t>In-person consultations.</w:t>
            </w:r>
          </w:p>
        </w:tc>
        <w:tc>
          <w:tcPr>
            <w:tcW w:w="3258" w:type="dxa"/>
          </w:tcPr>
          <w:p w14:paraId="35598F1A" w14:textId="799FE9B6" w:rsidR="0059387E" w:rsidRDefault="00A55ABD">
            <w:pPr>
              <w:rPr>
                <w:sz w:val="18"/>
                <w:szCs w:val="18"/>
              </w:rPr>
            </w:pPr>
            <w:r>
              <w:rPr>
                <w:sz w:val="18"/>
                <w:szCs w:val="18"/>
              </w:rPr>
              <w:t>Remote consultations (e.g. video or telephone consultations).</w:t>
            </w:r>
          </w:p>
          <w:p w14:paraId="3B935B6C" w14:textId="0F9D14AA" w:rsidR="00A55ABD" w:rsidRPr="005F20B4" w:rsidRDefault="00A55ABD" w:rsidP="005F20B4">
            <w:pPr>
              <w:rPr>
                <w:sz w:val="18"/>
                <w:szCs w:val="18"/>
              </w:rPr>
            </w:pPr>
            <w:r>
              <w:rPr>
                <w:sz w:val="18"/>
                <w:szCs w:val="18"/>
              </w:rPr>
              <w:t>Written correspondence.</w:t>
            </w:r>
          </w:p>
        </w:tc>
      </w:tr>
      <w:tr w:rsidR="0059387E" w:rsidRPr="00F27647" w14:paraId="181A7726" w14:textId="77777777" w:rsidTr="005F20B4">
        <w:trPr>
          <w:jc w:val="center"/>
        </w:trPr>
        <w:tc>
          <w:tcPr>
            <w:tcW w:w="1413" w:type="dxa"/>
          </w:tcPr>
          <w:p w14:paraId="553A4AEE" w14:textId="2B08C819" w:rsidR="0059387E" w:rsidRPr="005F20B4" w:rsidRDefault="0059387E">
            <w:pPr>
              <w:rPr>
                <w:sz w:val="18"/>
                <w:szCs w:val="18"/>
              </w:rPr>
            </w:pPr>
            <w:r w:rsidRPr="005F20B4">
              <w:rPr>
                <w:sz w:val="18"/>
                <w:szCs w:val="18"/>
              </w:rPr>
              <w:t>Outcome(s)</w:t>
            </w:r>
          </w:p>
        </w:tc>
        <w:tc>
          <w:tcPr>
            <w:tcW w:w="3968" w:type="dxa"/>
          </w:tcPr>
          <w:p w14:paraId="38596C98" w14:textId="0AF12E44" w:rsidR="0059387E" w:rsidRPr="005F20B4" w:rsidRDefault="00FC05B9" w:rsidP="005F20B4">
            <w:pPr>
              <w:rPr>
                <w:sz w:val="18"/>
                <w:szCs w:val="18"/>
              </w:rPr>
            </w:pPr>
            <w:r>
              <w:rPr>
                <w:sz w:val="18"/>
                <w:szCs w:val="18"/>
              </w:rPr>
              <w:t>[none – i.e. outcomes of decision making, or results of decisions taken (e.g. clinical outcomes) are not inclusion criteria for this review. While outcomes such as satisfaction with decision making may be relevant, they are not a requirement of inclusion]</w:t>
            </w:r>
          </w:p>
        </w:tc>
        <w:tc>
          <w:tcPr>
            <w:tcW w:w="3258" w:type="dxa"/>
          </w:tcPr>
          <w:p w14:paraId="59A7DEC8" w14:textId="6188AF9B" w:rsidR="0059387E" w:rsidRPr="005F20B4" w:rsidRDefault="0059387E" w:rsidP="005F20B4">
            <w:pPr>
              <w:rPr>
                <w:sz w:val="18"/>
                <w:szCs w:val="18"/>
              </w:rPr>
            </w:pPr>
            <w:r w:rsidRPr="005F20B4">
              <w:rPr>
                <w:sz w:val="18"/>
                <w:szCs w:val="18"/>
              </w:rPr>
              <w:t>[non</w:t>
            </w:r>
            <w:r w:rsidR="00FC05B9">
              <w:rPr>
                <w:sz w:val="18"/>
                <w:szCs w:val="18"/>
              </w:rPr>
              <w:t>e – lack of specific outcomes criteria would not exclude a study]</w:t>
            </w:r>
          </w:p>
        </w:tc>
      </w:tr>
      <w:tr w:rsidR="0059387E" w:rsidRPr="00F27647" w14:paraId="08B76223" w14:textId="77777777" w:rsidTr="005F20B4">
        <w:trPr>
          <w:jc w:val="center"/>
        </w:trPr>
        <w:tc>
          <w:tcPr>
            <w:tcW w:w="1413" w:type="dxa"/>
          </w:tcPr>
          <w:p w14:paraId="347CA2E4" w14:textId="6177C87D" w:rsidR="0059387E" w:rsidRPr="005F20B4" w:rsidRDefault="0059387E">
            <w:pPr>
              <w:rPr>
                <w:sz w:val="18"/>
                <w:szCs w:val="18"/>
              </w:rPr>
            </w:pPr>
            <w:r w:rsidRPr="005F20B4">
              <w:rPr>
                <w:sz w:val="18"/>
                <w:szCs w:val="18"/>
              </w:rPr>
              <w:t>Study design(s)</w:t>
            </w:r>
          </w:p>
          <w:p w14:paraId="2C81D201" w14:textId="77777777" w:rsidR="0059387E" w:rsidRPr="005F20B4" w:rsidRDefault="0059387E">
            <w:pPr>
              <w:rPr>
                <w:sz w:val="18"/>
                <w:szCs w:val="18"/>
              </w:rPr>
            </w:pPr>
          </w:p>
        </w:tc>
        <w:tc>
          <w:tcPr>
            <w:tcW w:w="3968" w:type="dxa"/>
          </w:tcPr>
          <w:p w14:paraId="0B624DA7" w14:textId="77777777" w:rsidR="0059387E" w:rsidRPr="005F20B4" w:rsidRDefault="0059387E" w:rsidP="005F20B4">
            <w:pPr>
              <w:rPr>
                <w:sz w:val="18"/>
                <w:szCs w:val="18"/>
              </w:rPr>
            </w:pPr>
            <w:r w:rsidRPr="005F20B4">
              <w:rPr>
                <w:sz w:val="18"/>
                <w:szCs w:val="18"/>
              </w:rPr>
              <w:t>Research protocols</w:t>
            </w:r>
          </w:p>
          <w:p w14:paraId="5549B89D" w14:textId="558F38D5" w:rsidR="0059387E" w:rsidRPr="005F20B4" w:rsidRDefault="0059387E" w:rsidP="005F20B4">
            <w:pPr>
              <w:rPr>
                <w:sz w:val="18"/>
                <w:szCs w:val="18"/>
              </w:rPr>
            </w:pPr>
            <w:r w:rsidRPr="005F20B4">
              <w:rPr>
                <w:sz w:val="18"/>
                <w:szCs w:val="18"/>
              </w:rPr>
              <w:t xml:space="preserve">RCT </w:t>
            </w:r>
            <w:r w:rsidR="00FC05B9">
              <w:rPr>
                <w:sz w:val="18"/>
                <w:szCs w:val="18"/>
              </w:rPr>
              <w:t xml:space="preserve">and </w:t>
            </w:r>
            <w:r w:rsidRPr="005F20B4">
              <w:rPr>
                <w:sz w:val="18"/>
                <w:szCs w:val="18"/>
              </w:rPr>
              <w:t>feasibility trials</w:t>
            </w:r>
          </w:p>
          <w:p w14:paraId="083C3AAD" w14:textId="77777777" w:rsidR="0059387E" w:rsidRPr="005F20B4" w:rsidRDefault="0059387E" w:rsidP="005F20B4">
            <w:pPr>
              <w:rPr>
                <w:sz w:val="18"/>
                <w:szCs w:val="18"/>
              </w:rPr>
            </w:pPr>
            <w:r w:rsidRPr="005F20B4">
              <w:rPr>
                <w:sz w:val="18"/>
                <w:szCs w:val="18"/>
              </w:rPr>
              <w:t>Qualitative</w:t>
            </w:r>
          </w:p>
          <w:p w14:paraId="09A3B7F2" w14:textId="77777777" w:rsidR="0059387E" w:rsidRPr="005F20B4" w:rsidRDefault="0059387E" w:rsidP="005F20B4">
            <w:pPr>
              <w:rPr>
                <w:sz w:val="18"/>
                <w:szCs w:val="18"/>
              </w:rPr>
            </w:pPr>
            <w:r w:rsidRPr="005F20B4">
              <w:rPr>
                <w:sz w:val="18"/>
                <w:szCs w:val="18"/>
              </w:rPr>
              <w:t>Quantitative</w:t>
            </w:r>
          </w:p>
          <w:p w14:paraId="68D4821F" w14:textId="77777777" w:rsidR="0059387E" w:rsidRPr="005F20B4" w:rsidRDefault="0059387E" w:rsidP="005F20B4">
            <w:pPr>
              <w:rPr>
                <w:sz w:val="18"/>
                <w:szCs w:val="18"/>
              </w:rPr>
            </w:pPr>
            <w:r w:rsidRPr="005F20B4">
              <w:rPr>
                <w:sz w:val="18"/>
                <w:szCs w:val="18"/>
              </w:rPr>
              <w:t>Observational</w:t>
            </w:r>
          </w:p>
          <w:p w14:paraId="3B90DCD8" w14:textId="77777777" w:rsidR="0059387E" w:rsidRPr="005F20B4" w:rsidRDefault="0059387E" w:rsidP="005F20B4">
            <w:pPr>
              <w:rPr>
                <w:sz w:val="18"/>
                <w:szCs w:val="18"/>
              </w:rPr>
            </w:pPr>
            <w:r w:rsidRPr="005F20B4">
              <w:rPr>
                <w:sz w:val="18"/>
                <w:szCs w:val="18"/>
              </w:rPr>
              <w:t>Methodological (including development work)</w:t>
            </w:r>
          </w:p>
        </w:tc>
        <w:tc>
          <w:tcPr>
            <w:tcW w:w="3258" w:type="dxa"/>
          </w:tcPr>
          <w:p w14:paraId="3F750E6E" w14:textId="77777777" w:rsidR="0059387E" w:rsidRPr="005F20B4" w:rsidRDefault="0059387E" w:rsidP="005F20B4">
            <w:pPr>
              <w:rPr>
                <w:sz w:val="18"/>
                <w:szCs w:val="18"/>
              </w:rPr>
            </w:pPr>
            <w:r w:rsidRPr="005F20B4">
              <w:rPr>
                <w:sz w:val="18"/>
                <w:szCs w:val="18"/>
              </w:rPr>
              <w:t>Study design would not exclude a study</w:t>
            </w:r>
          </w:p>
        </w:tc>
      </w:tr>
      <w:tr w:rsidR="00F27647" w:rsidRPr="00F27647" w14:paraId="1D29533F" w14:textId="77777777" w:rsidTr="005F20B4">
        <w:trPr>
          <w:trHeight w:val="737"/>
          <w:jc w:val="center"/>
        </w:trPr>
        <w:tc>
          <w:tcPr>
            <w:tcW w:w="1413" w:type="dxa"/>
          </w:tcPr>
          <w:p w14:paraId="792676BA" w14:textId="796B1CD8" w:rsidR="0059387E" w:rsidRPr="005F20B4" w:rsidRDefault="0059387E">
            <w:pPr>
              <w:rPr>
                <w:sz w:val="18"/>
                <w:szCs w:val="18"/>
              </w:rPr>
            </w:pPr>
            <w:r w:rsidRPr="005F20B4">
              <w:rPr>
                <w:sz w:val="18"/>
                <w:szCs w:val="18"/>
              </w:rPr>
              <w:t>Publication type(s)</w:t>
            </w:r>
          </w:p>
        </w:tc>
        <w:tc>
          <w:tcPr>
            <w:tcW w:w="3968" w:type="dxa"/>
          </w:tcPr>
          <w:p w14:paraId="53A5B53B" w14:textId="77777777" w:rsidR="0059387E" w:rsidRPr="005F20B4" w:rsidRDefault="0059387E" w:rsidP="005F20B4">
            <w:pPr>
              <w:rPr>
                <w:sz w:val="18"/>
                <w:szCs w:val="18"/>
              </w:rPr>
            </w:pPr>
            <w:r w:rsidRPr="005F20B4">
              <w:rPr>
                <w:sz w:val="18"/>
                <w:szCs w:val="18"/>
              </w:rPr>
              <w:t>Peer reviewed original research article or review</w:t>
            </w:r>
          </w:p>
        </w:tc>
        <w:tc>
          <w:tcPr>
            <w:tcW w:w="3258" w:type="dxa"/>
          </w:tcPr>
          <w:p w14:paraId="1726756C" w14:textId="77777777" w:rsidR="0059387E" w:rsidRPr="005F20B4" w:rsidRDefault="0059387E" w:rsidP="005F20B4">
            <w:pPr>
              <w:rPr>
                <w:sz w:val="18"/>
                <w:szCs w:val="18"/>
              </w:rPr>
            </w:pPr>
            <w:r w:rsidRPr="005F20B4">
              <w:rPr>
                <w:sz w:val="18"/>
                <w:szCs w:val="18"/>
              </w:rPr>
              <w:t>Non-peer reviewed literature</w:t>
            </w:r>
          </w:p>
          <w:p w14:paraId="397373AC" w14:textId="77777777" w:rsidR="0059387E" w:rsidRPr="005F20B4" w:rsidRDefault="0059387E" w:rsidP="005F20B4">
            <w:pPr>
              <w:rPr>
                <w:sz w:val="18"/>
                <w:szCs w:val="18"/>
              </w:rPr>
            </w:pPr>
            <w:r w:rsidRPr="005F20B4">
              <w:rPr>
                <w:sz w:val="18"/>
                <w:szCs w:val="18"/>
              </w:rPr>
              <w:t>Not original research or review</w:t>
            </w:r>
          </w:p>
        </w:tc>
      </w:tr>
      <w:tr w:rsidR="00F27647" w:rsidRPr="00F27647" w14:paraId="46ED85EB" w14:textId="77777777" w:rsidTr="00F27647">
        <w:trPr>
          <w:trHeight w:val="70"/>
          <w:jc w:val="center"/>
        </w:trPr>
        <w:tc>
          <w:tcPr>
            <w:tcW w:w="1413" w:type="dxa"/>
          </w:tcPr>
          <w:p w14:paraId="10D51959" w14:textId="1D3E7565" w:rsidR="0059387E" w:rsidRPr="005F20B4" w:rsidRDefault="0059387E">
            <w:pPr>
              <w:rPr>
                <w:sz w:val="18"/>
                <w:szCs w:val="18"/>
              </w:rPr>
            </w:pPr>
            <w:r w:rsidRPr="005F20B4">
              <w:rPr>
                <w:sz w:val="18"/>
                <w:szCs w:val="18"/>
              </w:rPr>
              <w:t>Publication year(s)</w:t>
            </w:r>
          </w:p>
        </w:tc>
        <w:tc>
          <w:tcPr>
            <w:tcW w:w="3968" w:type="dxa"/>
          </w:tcPr>
          <w:p w14:paraId="5A3A21E1" w14:textId="77777777" w:rsidR="0059387E" w:rsidRPr="005F20B4" w:rsidRDefault="0059387E" w:rsidP="005F20B4">
            <w:pPr>
              <w:rPr>
                <w:sz w:val="18"/>
                <w:szCs w:val="18"/>
              </w:rPr>
            </w:pPr>
            <w:r w:rsidRPr="005F20B4">
              <w:rPr>
                <w:sz w:val="18"/>
                <w:szCs w:val="18"/>
              </w:rPr>
              <w:t>No limits</w:t>
            </w:r>
          </w:p>
        </w:tc>
        <w:tc>
          <w:tcPr>
            <w:tcW w:w="3258" w:type="dxa"/>
          </w:tcPr>
          <w:p w14:paraId="03329793" w14:textId="77777777" w:rsidR="0059387E" w:rsidRPr="005F20B4" w:rsidRDefault="0059387E" w:rsidP="005F20B4">
            <w:pPr>
              <w:rPr>
                <w:sz w:val="18"/>
                <w:szCs w:val="18"/>
              </w:rPr>
            </w:pPr>
          </w:p>
        </w:tc>
      </w:tr>
      <w:tr w:rsidR="00F27647" w:rsidRPr="00F27647" w14:paraId="38BD757C" w14:textId="77777777" w:rsidTr="005F20B4">
        <w:trPr>
          <w:trHeight w:val="259"/>
          <w:jc w:val="center"/>
        </w:trPr>
        <w:tc>
          <w:tcPr>
            <w:tcW w:w="1413" w:type="dxa"/>
          </w:tcPr>
          <w:p w14:paraId="654F53D3" w14:textId="002A5EF7" w:rsidR="0059387E" w:rsidRPr="005F20B4" w:rsidRDefault="0059387E">
            <w:pPr>
              <w:rPr>
                <w:sz w:val="18"/>
                <w:szCs w:val="18"/>
              </w:rPr>
            </w:pPr>
            <w:r w:rsidRPr="005F20B4">
              <w:rPr>
                <w:sz w:val="18"/>
                <w:szCs w:val="18"/>
              </w:rPr>
              <w:t>Language(s)</w:t>
            </w:r>
          </w:p>
        </w:tc>
        <w:tc>
          <w:tcPr>
            <w:tcW w:w="3968" w:type="dxa"/>
          </w:tcPr>
          <w:p w14:paraId="2F4FAE1B" w14:textId="77777777" w:rsidR="0059387E" w:rsidRPr="005F20B4" w:rsidRDefault="0059387E" w:rsidP="005F20B4">
            <w:pPr>
              <w:rPr>
                <w:sz w:val="18"/>
                <w:szCs w:val="18"/>
              </w:rPr>
            </w:pPr>
            <w:r w:rsidRPr="005F20B4">
              <w:rPr>
                <w:sz w:val="18"/>
                <w:szCs w:val="18"/>
              </w:rPr>
              <w:t>English</w:t>
            </w:r>
          </w:p>
        </w:tc>
        <w:tc>
          <w:tcPr>
            <w:tcW w:w="3258" w:type="dxa"/>
          </w:tcPr>
          <w:p w14:paraId="1ED6FD3B" w14:textId="77777777" w:rsidR="0059387E" w:rsidRPr="005F20B4" w:rsidRDefault="0059387E" w:rsidP="005F20B4">
            <w:pPr>
              <w:rPr>
                <w:sz w:val="18"/>
                <w:szCs w:val="18"/>
              </w:rPr>
            </w:pPr>
            <w:r w:rsidRPr="005F20B4">
              <w:rPr>
                <w:sz w:val="18"/>
                <w:szCs w:val="18"/>
              </w:rPr>
              <w:t>Not English</w:t>
            </w:r>
          </w:p>
        </w:tc>
      </w:tr>
    </w:tbl>
    <w:p w14:paraId="5750E099" w14:textId="661DC144" w:rsidR="0059387E" w:rsidRDefault="0059387E" w:rsidP="00233C68">
      <w:pPr>
        <w:pStyle w:val="Caption"/>
        <w:jc w:val="center"/>
      </w:pPr>
      <w:r>
        <w:t xml:space="preserve">Table </w:t>
      </w:r>
      <w:r w:rsidR="005B7E81">
        <w:rPr>
          <w:noProof/>
        </w:rPr>
        <w:fldChar w:fldCharType="begin"/>
      </w:r>
      <w:r w:rsidR="005B7E81">
        <w:rPr>
          <w:noProof/>
        </w:rPr>
        <w:instrText xml:space="preserve"> SEQ Table \* ARABIC </w:instrText>
      </w:r>
      <w:r w:rsidR="005B7E81">
        <w:rPr>
          <w:noProof/>
        </w:rPr>
        <w:fldChar w:fldCharType="separate"/>
      </w:r>
      <w:r w:rsidR="00D27414">
        <w:rPr>
          <w:noProof/>
        </w:rPr>
        <w:t>1</w:t>
      </w:r>
      <w:r w:rsidR="005B7E81">
        <w:rPr>
          <w:noProof/>
        </w:rPr>
        <w:fldChar w:fldCharType="end"/>
      </w:r>
      <w:r>
        <w:t xml:space="preserve"> - Inclusion and exclusion criteria.</w:t>
      </w:r>
    </w:p>
    <w:p w14:paraId="08E11D2A" w14:textId="77777777" w:rsidR="00D27414" w:rsidRDefault="00D27414" w:rsidP="00D27414"/>
    <w:tbl>
      <w:tblPr>
        <w:tblW w:w="10600" w:type="dxa"/>
        <w:jc w:val="center"/>
        <w:tblLook w:val="04A0" w:firstRow="1" w:lastRow="0" w:firstColumn="1" w:lastColumn="0" w:noHBand="0" w:noVBand="1"/>
      </w:tblPr>
      <w:tblGrid>
        <w:gridCol w:w="1040"/>
        <w:gridCol w:w="6280"/>
        <w:gridCol w:w="1160"/>
        <w:gridCol w:w="1000"/>
        <w:gridCol w:w="1120"/>
      </w:tblGrid>
      <w:tr w:rsidR="00D27414" w:rsidRPr="009A28FB" w14:paraId="5C2DE86A" w14:textId="77777777" w:rsidTr="005B7E81">
        <w:trPr>
          <w:trHeight w:val="495"/>
          <w:jc w:val="center"/>
        </w:trPr>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2882A4" w14:textId="77777777" w:rsidR="00D27414" w:rsidRPr="009A28FB" w:rsidRDefault="00D27414" w:rsidP="005B7E81">
            <w:pPr>
              <w:spacing w:after="0" w:line="240" w:lineRule="auto"/>
              <w:rPr>
                <w:rFonts w:ascii="Calibri" w:eastAsia="Times New Roman" w:hAnsi="Calibri" w:cs="Calibri"/>
                <w:b/>
                <w:bCs/>
                <w:color w:val="000000"/>
                <w:sz w:val="18"/>
                <w:szCs w:val="18"/>
                <w:lang w:eastAsia="en-GB"/>
              </w:rPr>
            </w:pPr>
            <w:r w:rsidRPr="009A28FB">
              <w:rPr>
                <w:rFonts w:ascii="Calibri" w:eastAsia="Times New Roman" w:hAnsi="Calibri" w:cs="Calibri"/>
                <w:b/>
                <w:bCs/>
                <w:color w:val="000000"/>
                <w:sz w:val="18"/>
                <w:szCs w:val="18"/>
                <w:lang w:eastAsia="en-GB"/>
              </w:rPr>
              <w:t>Database</w:t>
            </w:r>
          </w:p>
        </w:tc>
        <w:tc>
          <w:tcPr>
            <w:tcW w:w="6280" w:type="dxa"/>
            <w:tcBorders>
              <w:top w:val="single" w:sz="4" w:space="0" w:color="auto"/>
              <w:left w:val="nil"/>
              <w:bottom w:val="single" w:sz="4" w:space="0" w:color="auto"/>
              <w:right w:val="single" w:sz="4" w:space="0" w:color="auto"/>
            </w:tcBorders>
            <w:shd w:val="clear" w:color="auto" w:fill="auto"/>
            <w:noWrap/>
            <w:vAlign w:val="bottom"/>
            <w:hideMark/>
          </w:tcPr>
          <w:p w14:paraId="102891C4" w14:textId="77777777" w:rsidR="00D27414" w:rsidRPr="009A28FB" w:rsidRDefault="00D27414" w:rsidP="005B7E81">
            <w:pPr>
              <w:spacing w:after="0" w:line="240" w:lineRule="auto"/>
              <w:rPr>
                <w:rFonts w:ascii="Calibri" w:eastAsia="Times New Roman" w:hAnsi="Calibri" w:cs="Calibri"/>
                <w:b/>
                <w:bCs/>
                <w:color w:val="000000"/>
                <w:sz w:val="18"/>
                <w:szCs w:val="18"/>
                <w:lang w:eastAsia="en-GB"/>
              </w:rPr>
            </w:pPr>
            <w:r w:rsidRPr="009A28FB">
              <w:rPr>
                <w:rFonts w:ascii="Calibri" w:eastAsia="Times New Roman" w:hAnsi="Calibri" w:cs="Calibri"/>
                <w:b/>
                <w:bCs/>
                <w:color w:val="000000"/>
                <w:sz w:val="18"/>
                <w:szCs w:val="18"/>
                <w:lang w:eastAsia="en-GB"/>
              </w:rPr>
              <w:t>Terms</w:t>
            </w:r>
            <w:r>
              <w:rPr>
                <w:rFonts w:ascii="Calibri" w:eastAsia="Times New Roman" w:hAnsi="Calibri" w:cs="Calibri"/>
                <w:b/>
                <w:bCs/>
                <w:color w:val="000000"/>
                <w:sz w:val="18"/>
                <w:szCs w:val="18"/>
                <w:lang w:eastAsia="en-GB"/>
              </w:rPr>
              <w:t xml:space="preserve"> (Boolean format with repository-specific term groupings)</w:t>
            </w:r>
          </w:p>
        </w:tc>
        <w:tc>
          <w:tcPr>
            <w:tcW w:w="1160" w:type="dxa"/>
            <w:tcBorders>
              <w:top w:val="single" w:sz="4" w:space="0" w:color="auto"/>
              <w:left w:val="nil"/>
              <w:bottom w:val="single" w:sz="4" w:space="0" w:color="auto"/>
              <w:right w:val="single" w:sz="4" w:space="0" w:color="auto"/>
            </w:tcBorders>
            <w:shd w:val="clear" w:color="auto" w:fill="auto"/>
            <w:noWrap/>
            <w:vAlign w:val="bottom"/>
            <w:hideMark/>
          </w:tcPr>
          <w:p w14:paraId="7F6CCAEA" w14:textId="77777777" w:rsidR="00D27414" w:rsidRPr="009A28FB" w:rsidRDefault="00D27414" w:rsidP="005B7E81">
            <w:pPr>
              <w:spacing w:after="0" w:line="240" w:lineRule="auto"/>
              <w:rPr>
                <w:rFonts w:ascii="Calibri" w:eastAsia="Times New Roman" w:hAnsi="Calibri" w:cs="Calibri"/>
                <w:b/>
                <w:bCs/>
                <w:color w:val="000000"/>
                <w:sz w:val="18"/>
                <w:szCs w:val="18"/>
                <w:lang w:eastAsia="en-GB"/>
              </w:rPr>
            </w:pPr>
            <w:r w:rsidRPr="009A28FB">
              <w:rPr>
                <w:rFonts w:ascii="Calibri" w:eastAsia="Times New Roman" w:hAnsi="Calibri" w:cs="Calibri"/>
                <w:b/>
                <w:bCs/>
                <w:color w:val="000000"/>
                <w:sz w:val="18"/>
                <w:szCs w:val="18"/>
                <w:lang w:eastAsia="en-GB"/>
              </w:rPr>
              <w:t>Limits</w:t>
            </w:r>
          </w:p>
        </w:tc>
        <w:tc>
          <w:tcPr>
            <w:tcW w:w="1000" w:type="dxa"/>
            <w:tcBorders>
              <w:top w:val="single" w:sz="4" w:space="0" w:color="auto"/>
              <w:left w:val="nil"/>
              <w:bottom w:val="single" w:sz="4" w:space="0" w:color="auto"/>
              <w:right w:val="single" w:sz="4" w:space="0" w:color="auto"/>
            </w:tcBorders>
            <w:shd w:val="clear" w:color="auto" w:fill="auto"/>
            <w:vAlign w:val="bottom"/>
            <w:hideMark/>
          </w:tcPr>
          <w:p w14:paraId="0BB1747D" w14:textId="77777777" w:rsidR="00D27414" w:rsidRPr="009A28FB" w:rsidRDefault="00D27414" w:rsidP="005B7E81">
            <w:pPr>
              <w:spacing w:after="0" w:line="240" w:lineRule="auto"/>
              <w:rPr>
                <w:rFonts w:ascii="Calibri" w:eastAsia="Times New Roman" w:hAnsi="Calibri" w:cs="Calibri"/>
                <w:b/>
                <w:bCs/>
                <w:color w:val="000000"/>
                <w:sz w:val="18"/>
                <w:szCs w:val="18"/>
                <w:lang w:eastAsia="en-GB"/>
              </w:rPr>
            </w:pPr>
            <w:r w:rsidRPr="009A28FB">
              <w:rPr>
                <w:rFonts w:ascii="Calibri" w:eastAsia="Times New Roman" w:hAnsi="Calibri" w:cs="Calibri"/>
                <w:b/>
                <w:bCs/>
                <w:color w:val="000000"/>
                <w:sz w:val="18"/>
                <w:szCs w:val="18"/>
                <w:lang w:eastAsia="en-GB"/>
              </w:rPr>
              <w:t>Records retrieved</w:t>
            </w:r>
          </w:p>
        </w:tc>
        <w:tc>
          <w:tcPr>
            <w:tcW w:w="1120" w:type="dxa"/>
            <w:tcBorders>
              <w:top w:val="single" w:sz="4" w:space="0" w:color="auto"/>
              <w:left w:val="nil"/>
              <w:bottom w:val="single" w:sz="4" w:space="0" w:color="auto"/>
              <w:right w:val="single" w:sz="4" w:space="0" w:color="auto"/>
            </w:tcBorders>
            <w:shd w:val="clear" w:color="auto" w:fill="auto"/>
            <w:vAlign w:val="bottom"/>
            <w:hideMark/>
          </w:tcPr>
          <w:p w14:paraId="31CE8E17" w14:textId="77777777" w:rsidR="00D27414" w:rsidRPr="009A28FB" w:rsidRDefault="00D27414" w:rsidP="005B7E81">
            <w:pPr>
              <w:spacing w:after="0" w:line="240" w:lineRule="auto"/>
              <w:rPr>
                <w:rFonts w:ascii="Calibri" w:eastAsia="Times New Roman" w:hAnsi="Calibri" w:cs="Calibri"/>
                <w:b/>
                <w:bCs/>
                <w:color w:val="000000"/>
                <w:sz w:val="18"/>
                <w:szCs w:val="18"/>
                <w:lang w:eastAsia="en-GB"/>
              </w:rPr>
            </w:pPr>
            <w:r w:rsidRPr="009A28FB">
              <w:rPr>
                <w:rFonts w:ascii="Calibri" w:eastAsia="Times New Roman" w:hAnsi="Calibri" w:cs="Calibri"/>
                <w:b/>
                <w:bCs/>
                <w:color w:val="000000"/>
                <w:sz w:val="18"/>
                <w:szCs w:val="18"/>
                <w:lang w:eastAsia="en-GB"/>
              </w:rPr>
              <w:t>Date of search</w:t>
            </w:r>
          </w:p>
        </w:tc>
      </w:tr>
      <w:tr w:rsidR="00D27414" w:rsidRPr="009A28FB" w14:paraId="37CB0BF3" w14:textId="77777777" w:rsidTr="005B7E81">
        <w:trPr>
          <w:trHeight w:val="2655"/>
          <w:jc w:val="center"/>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14:paraId="6839FF1A"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Medline</w:t>
            </w:r>
          </w:p>
        </w:tc>
        <w:tc>
          <w:tcPr>
            <w:tcW w:w="6280" w:type="dxa"/>
            <w:tcBorders>
              <w:top w:val="nil"/>
              <w:left w:val="nil"/>
              <w:bottom w:val="single" w:sz="4" w:space="0" w:color="auto"/>
              <w:right w:val="single" w:sz="4" w:space="0" w:color="auto"/>
            </w:tcBorders>
            <w:shd w:val="clear" w:color="auto" w:fill="auto"/>
            <w:vAlign w:val="bottom"/>
            <w:hideMark/>
          </w:tcPr>
          <w:p w14:paraId="13FC650F"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MH "Spouses") OR boyfriend* OR couple* OR girlfriend* OR husband* OR marriage OR married OR partner* OR significant other* OR spous* OR wife OR wives OR triad*) AND ((MH "Decision Making+") OR (MH "Patient Participation") OR (MH "Physician-Patient Relations") OR (MH "Professional-Family Relations") OR (MH "Professional-Patient Relations+") OR patient participation OR preference sensitive decision making OR preference-sensitive decision making OR shared decision making) AND ((MH "Ambulatory Care+") OR (MH "Appointments and Schedules+") OR (MH "Outpatient Clinics, Hospital+") OR (MH "Pain Clinics") OR (MH "Referral and Consultation+") OR appointment* OR clinic OR consultation)</w:t>
            </w:r>
          </w:p>
        </w:tc>
        <w:tc>
          <w:tcPr>
            <w:tcW w:w="1160" w:type="dxa"/>
            <w:tcBorders>
              <w:top w:val="nil"/>
              <w:left w:val="nil"/>
              <w:bottom w:val="single" w:sz="4" w:space="0" w:color="auto"/>
              <w:right w:val="single" w:sz="4" w:space="0" w:color="auto"/>
            </w:tcBorders>
            <w:shd w:val="clear" w:color="auto" w:fill="auto"/>
            <w:vAlign w:val="bottom"/>
            <w:hideMark/>
          </w:tcPr>
          <w:p w14:paraId="54BDB768"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English Language; Age Related: Adolescent: 13-18 years, All Adult: 19+ years</w:t>
            </w:r>
          </w:p>
        </w:tc>
        <w:tc>
          <w:tcPr>
            <w:tcW w:w="1000" w:type="dxa"/>
            <w:tcBorders>
              <w:top w:val="nil"/>
              <w:left w:val="nil"/>
              <w:bottom w:val="single" w:sz="4" w:space="0" w:color="auto"/>
              <w:right w:val="single" w:sz="4" w:space="0" w:color="auto"/>
            </w:tcBorders>
            <w:shd w:val="clear" w:color="auto" w:fill="auto"/>
            <w:noWrap/>
            <w:vAlign w:val="bottom"/>
            <w:hideMark/>
          </w:tcPr>
          <w:p w14:paraId="0D31EB26" w14:textId="77777777" w:rsidR="00D27414" w:rsidRPr="009A28FB" w:rsidRDefault="00D27414" w:rsidP="005B7E81">
            <w:pPr>
              <w:spacing w:after="0" w:line="240" w:lineRule="auto"/>
              <w:jc w:val="right"/>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1228</w:t>
            </w:r>
          </w:p>
        </w:tc>
        <w:tc>
          <w:tcPr>
            <w:tcW w:w="1120" w:type="dxa"/>
            <w:tcBorders>
              <w:top w:val="nil"/>
              <w:left w:val="nil"/>
              <w:bottom w:val="single" w:sz="4" w:space="0" w:color="auto"/>
              <w:right w:val="single" w:sz="4" w:space="0" w:color="auto"/>
            </w:tcBorders>
            <w:shd w:val="clear" w:color="auto" w:fill="auto"/>
            <w:noWrap/>
            <w:vAlign w:val="bottom"/>
            <w:hideMark/>
          </w:tcPr>
          <w:p w14:paraId="4F16C687" w14:textId="77777777" w:rsidR="00D27414" w:rsidRPr="009A28FB" w:rsidRDefault="00D27414" w:rsidP="005B7E81">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3/07</w:t>
            </w:r>
            <w:r w:rsidRPr="009A28FB">
              <w:rPr>
                <w:rFonts w:ascii="Calibri" w:eastAsia="Times New Roman" w:hAnsi="Calibri" w:cs="Calibri"/>
                <w:color w:val="000000"/>
                <w:sz w:val="18"/>
                <w:szCs w:val="18"/>
                <w:lang w:eastAsia="en-GB"/>
              </w:rPr>
              <w:t>/201</w:t>
            </w:r>
            <w:r>
              <w:rPr>
                <w:rFonts w:ascii="Calibri" w:eastAsia="Times New Roman" w:hAnsi="Calibri" w:cs="Calibri"/>
                <w:color w:val="000000"/>
                <w:sz w:val="18"/>
                <w:szCs w:val="18"/>
                <w:lang w:eastAsia="en-GB"/>
              </w:rPr>
              <w:t>8</w:t>
            </w:r>
          </w:p>
        </w:tc>
      </w:tr>
      <w:tr w:rsidR="00D27414" w:rsidRPr="009A28FB" w14:paraId="5536C314" w14:textId="77777777" w:rsidTr="005B7E81">
        <w:trPr>
          <w:trHeight w:val="2296"/>
          <w:jc w:val="center"/>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14:paraId="03963A21"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CINAHL</w:t>
            </w:r>
          </w:p>
        </w:tc>
        <w:tc>
          <w:tcPr>
            <w:tcW w:w="6280" w:type="dxa"/>
            <w:tcBorders>
              <w:top w:val="nil"/>
              <w:left w:val="nil"/>
              <w:bottom w:val="nil"/>
              <w:right w:val="nil"/>
            </w:tcBorders>
            <w:shd w:val="clear" w:color="auto" w:fill="auto"/>
            <w:vAlign w:val="bottom"/>
            <w:hideMark/>
          </w:tcPr>
          <w:p w14:paraId="3540B717"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MH "Significant Other") OR (MH "Spouses") OR boyfriend* OR couple* OR girlfriend* OR husband* OR marriage OR married OR partner* OR significant other* OR spous* OR wife OR wives) AND ((MH "Consumer Participation") OR (MH "Decision Making+") OR (MH "Physician-Patient Relations") OR (MH "Professional-Family Relations") OR (MH "Professional-Patient Relations+") OR patient participation OR preference sensitive decision making OR preference-sensitive decision making OR shared decision making) AND ((MH "Ambulatory Care Facilities") OR (MH "Appointments and Schedules+") OR (MH "Community Health Centers") OR (MH "Nurse-Managed Centers") OR (MH "Outpatient Service") OR (MH "Outpatient Service") OR (MH "Pain Clinics") OR (MH "Referral and Consultation+") OR (MH "Rural Health Centers") OR appointment* OR clinic OR consultation)</w:t>
            </w:r>
          </w:p>
        </w:tc>
        <w:tc>
          <w:tcPr>
            <w:tcW w:w="1160" w:type="dxa"/>
            <w:tcBorders>
              <w:top w:val="nil"/>
              <w:left w:val="single" w:sz="4" w:space="0" w:color="auto"/>
              <w:bottom w:val="single" w:sz="4" w:space="0" w:color="auto"/>
              <w:right w:val="single" w:sz="4" w:space="0" w:color="auto"/>
            </w:tcBorders>
            <w:shd w:val="clear" w:color="auto" w:fill="auto"/>
            <w:vAlign w:val="bottom"/>
            <w:hideMark/>
          </w:tcPr>
          <w:p w14:paraId="0EBCC28D"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English Language; Peer Reviewed; Exclude MEDLINE records; Age Groups: Adolescent: 13-18 years, All Adult</w:t>
            </w:r>
          </w:p>
        </w:tc>
        <w:tc>
          <w:tcPr>
            <w:tcW w:w="1000" w:type="dxa"/>
            <w:tcBorders>
              <w:top w:val="nil"/>
              <w:left w:val="nil"/>
              <w:bottom w:val="single" w:sz="4" w:space="0" w:color="auto"/>
              <w:right w:val="single" w:sz="4" w:space="0" w:color="auto"/>
            </w:tcBorders>
            <w:shd w:val="clear" w:color="auto" w:fill="auto"/>
            <w:noWrap/>
            <w:vAlign w:val="bottom"/>
            <w:hideMark/>
          </w:tcPr>
          <w:p w14:paraId="7A8062DA" w14:textId="77777777" w:rsidR="00D27414" w:rsidRPr="009A28FB" w:rsidRDefault="00D27414" w:rsidP="005B7E81">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09</w:t>
            </w:r>
          </w:p>
        </w:tc>
        <w:tc>
          <w:tcPr>
            <w:tcW w:w="1120" w:type="dxa"/>
            <w:tcBorders>
              <w:top w:val="nil"/>
              <w:left w:val="nil"/>
              <w:bottom w:val="single" w:sz="4" w:space="0" w:color="auto"/>
              <w:right w:val="single" w:sz="4" w:space="0" w:color="auto"/>
            </w:tcBorders>
            <w:shd w:val="clear" w:color="auto" w:fill="auto"/>
            <w:noWrap/>
            <w:vAlign w:val="bottom"/>
            <w:hideMark/>
          </w:tcPr>
          <w:p w14:paraId="2A5D37EA" w14:textId="77777777" w:rsidR="00D27414" w:rsidRPr="009A28FB" w:rsidRDefault="00D27414" w:rsidP="005B7E81">
            <w:pPr>
              <w:spacing w:after="0" w:line="240" w:lineRule="auto"/>
              <w:jc w:val="right"/>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13/0</w:t>
            </w:r>
            <w:r>
              <w:rPr>
                <w:rFonts w:ascii="Calibri" w:eastAsia="Times New Roman" w:hAnsi="Calibri" w:cs="Calibri"/>
                <w:color w:val="000000"/>
                <w:sz w:val="18"/>
                <w:szCs w:val="18"/>
                <w:lang w:eastAsia="en-GB"/>
              </w:rPr>
              <w:t>7</w:t>
            </w:r>
            <w:r w:rsidRPr="009A28FB">
              <w:rPr>
                <w:rFonts w:ascii="Calibri" w:eastAsia="Times New Roman" w:hAnsi="Calibri" w:cs="Calibri"/>
                <w:color w:val="000000"/>
                <w:sz w:val="18"/>
                <w:szCs w:val="18"/>
                <w:lang w:eastAsia="en-GB"/>
              </w:rPr>
              <w:t>/201</w:t>
            </w:r>
            <w:r>
              <w:rPr>
                <w:rFonts w:ascii="Calibri" w:eastAsia="Times New Roman" w:hAnsi="Calibri" w:cs="Calibri"/>
                <w:color w:val="000000"/>
                <w:sz w:val="18"/>
                <w:szCs w:val="18"/>
                <w:lang w:eastAsia="en-GB"/>
              </w:rPr>
              <w:t>8</w:t>
            </w:r>
          </w:p>
        </w:tc>
      </w:tr>
      <w:tr w:rsidR="00D27414" w:rsidRPr="009A28FB" w14:paraId="591082C5" w14:textId="77777777" w:rsidTr="005B7E81">
        <w:trPr>
          <w:trHeight w:val="930"/>
          <w:jc w:val="center"/>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14:paraId="30E6C383"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AMED</w:t>
            </w:r>
          </w:p>
        </w:tc>
        <w:tc>
          <w:tcPr>
            <w:tcW w:w="6280" w:type="dxa"/>
            <w:tcBorders>
              <w:top w:val="single" w:sz="4" w:space="0" w:color="auto"/>
              <w:left w:val="nil"/>
              <w:bottom w:val="single" w:sz="4" w:space="0" w:color="auto"/>
              <w:right w:val="single" w:sz="4" w:space="0" w:color="auto"/>
            </w:tcBorders>
            <w:shd w:val="clear" w:color="auto" w:fill="auto"/>
            <w:vAlign w:val="bottom"/>
            <w:hideMark/>
          </w:tcPr>
          <w:p w14:paraId="1FE74BFD"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boyfriend* OR couple* OR girlfriend* OR husband* OR marriage OR married OR partner* OR significant other* OR spous* OR wife OR wives OR triad*) AND (decision making OR patient participation OR preference sensitive decision making OR preference-sensitive decision making OR shared decision making) AND (appointment OR clinic OR consultation) </w:t>
            </w:r>
          </w:p>
        </w:tc>
        <w:tc>
          <w:tcPr>
            <w:tcW w:w="1160" w:type="dxa"/>
            <w:tcBorders>
              <w:top w:val="nil"/>
              <w:left w:val="nil"/>
              <w:bottom w:val="single" w:sz="4" w:space="0" w:color="auto"/>
              <w:right w:val="single" w:sz="4" w:space="0" w:color="auto"/>
            </w:tcBorders>
            <w:shd w:val="clear" w:color="auto" w:fill="auto"/>
            <w:noWrap/>
            <w:vAlign w:val="bottom"/>
            <w:hideMark/>
          </w:tcPr>
          <w:p w14:paraId="075AE2C2"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n/a</w:t>
            </w:r>
          </w:p>
        </w:tc>
        <w:tc>
          <w:tcPr>
            <w:tcW w:w="1000" w:type="dxa"/>
            <w:tcBorders>
              <w:top w:val="nil"/>
              <w:left w:val="nil"/>
              <w:bottom w:val="single" w:sz="4" w:space="0" w:color="auto"/>
              <w:right w:val="single" w:sz="4" w:space="0" w:color="auto"/>
            </w:tcBorders>
            <w:shd w:val="clear" w:color="auto" w:fill="auto"/>
            <w:noWrap/>
            <w:vAlign w:val="bottom"/>
            <w:hideMark/>
          </w:tcPr>
          <w:p w14:paraId="44B9E8A5" w14:textId="77777777" w:rsidR="00D27414" w:rsidRPr="009A28FB" w:rsidRDefault="00D27414" w:rsidP="005B7E81">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7</w:t>
            </w:r>
          </w:p>
        </w:tc>
        <w:tc>
          <w:tcPr>
            <w:tcW w:w="1120" w:type="dxa"/>
            <w:tcBorders>
              <w:top w:val="nil"/>
              <w:left w:val="nil"/>
              <w:bottom w:val="single" w:sz="4" w:space="0" w:color="auto"/>
              <w:right w:val="single" w:sz="4" w:space="0" w:color="auto"/>
            </w:tcBorders>
            <w:shd w:val="clear" w:color="auto" w:fill="auto"/>
            <w:noWrap/>
            <w:vAlign w:val="bottom"/>
            <w:hideMark/>
          </w:tcPr>
          <w:p w14:paraId="2B1ED650" w14:textId="77777777" w:rsidR="00D27414" w:rsidRPr="009A28FB" w:rsidRDefault="00D27414" w:rsidP="005B7E81">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3/07</w:t>
            </w:r>
            <w:r w:rsidRPr="009A28FB">
              <w:rPr>
                <w:rFonts w:ascii="Calibri" w:eastAsia="Times New Roman" w:hAnsi="Calibri" w:cs="Calibri"/>
                <w:color w:val="000000"/>
                <w:sz w:val="18"/>
                <w:szCs w:val="18"/>
                <w:lang w:eastAsia="en-GB"/>
              </w:rPr>
              <w:t>/201</w:t>
            </w:r>
            <w:r>
              <w:rPr>
                <w:rFonts w:ascii="Calibri" w:eastAsia="Times New Roman" w:hAnsi="Calibri" w:cs="Calibri"/>
                <w:color w:val="000000"/>
                <w:sz w:val="18"/>
                <w:szCs w:val="18"/>
                <w:lang w:eastAsia="en-GB"/>
              </w:rPr>
              <w:t>8</w:t>
            </w:r>
          </w:p>
        </w:tc>
      </w:tr>
      <w:tr w:rsidR="00D27414" w:rsidRPr="009A28FB" w14:paraId="6DD57D5E" w14:textId="77777777" w:rsidTr="005B7E81">
        <w:trPr>
          <w:trHeight w:val="960"/>
          <w:jc w:val="center"/>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14:paraId="697592E2"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EMBASE</w:t>
            </w:r>
            <w:r>
              <w:rPr>
                <w:rFonts w:ascii="Calibri" w:eastAsia="Times New Roman" w:hAnsi="Calibri" w:cs="Calibri"/>
                <w:color w:val="000000"/>
                <w:sz w:val="18"/>
                <w:szCs w:val="18"/>
                <w:lang w:eastAsia="en-GB"/>
              </w:rPr>
              <w:t xml:space="preserve"> Classic + EMBASE</w:t>
            </w:r>
          </w:p>
        </w:tc>
        <w:tc>
          <w:tcPr>
            <w:tcW w:w="6280" w:type="dxa"/>
            <w:tcBorders>
              <w:top w:val="nil"/>
              <w:left w:val="nil"/>
              <w:bottom w:val="single" w:sz="4" w:space="0" w:color="auto"/>
              <w:right w:val="single" w:sz="4" w:space="0" w:color="auto"/>
            </w:tcBorders>
            <w:shd w:val="clear" w:color="auto" w:fill="auto"/>
            <w:vAlign w:val="bottom"/>
            <w:hideMark/>
          </w:tcPr>
          <w:p w14:paraId="5E90E7B4"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boyfriend*.mp.OR couple*.mp.OR exp spouse/OR girlfriend*.mp.OR husband*.mp.OR marriage.mp.OR married.mp.OR partner*.mp.OR significant other*.mp.OR spous*.mp.OR wife.mp.OR wives.mp.OR triad*.mp.) AND (exp decision making/ OR exp doctor patient relation/ OR exp human relation/ OR exp patient decision making/ OR exp patient participation/ OR patient participation.mp. OR preference sensitive decision making.mp. OR preference-sensitive decision making.mp. OR shared decision making.mp.) AND (appointment*.mp. OR clinic.mp. OR consultation.mp. OR exp consultation/ OR exp hospital/ OR exp outpatient/)</w:t>
            </w:r>
          </w:p>
        </w:tc>
        <w:tc>
          <w:tcPr>
            <w:tcW w:w="1160" w:type="dxa"/>
            <w:tcBorders>
              <w:top w:val="nil"/>
              <w:left w:val="nil"/>
              <w:bottom w:val="single" w:sz="4" w:space="0" w:color="auto"/>
              <w:right w:val="single" w:sz="4" w:space="0" w:color="auto"/>
            </w:tcBorders>
            <w:shd w:val="clear" w:color="auto" w:fill="auto"/>
            <w:vAlign w:val="bottom"/>
            <w:hideMark/>
          </w:tcPr>
          <w:p w14:paraId="7815CB0A"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Abstracts and english language and exclude medline journals and (adult &lt;18 to 64 years&gt; or aged &lt;65+ years&gt;)</w:t>
            </w:r>
          </w:p>
        </w:tc>
        <w:tc>
          <w:tcPr>
            <w:tcW w:w="1000" w:type="dxa"/>
            <w:tcBorders>
              <w:top w:val="nil"/>
              <w:left w:val="nil"/>
              <w:bottom w:val="single" w:sz="4" w:space="0" w:color="auto"/>
              <w:right w:val="single" w:sz="4" w:space="0" w:color="auto"/>
            </w:tcBorders>
            <w:shd w:val="clear" w:color="auto" w:fill="auto"/>
            <w:noWrap/>
            <w:vAlign w:val="bottom"/>
            <w:hideMark/>
          </w:tcPr>
          <w:p w14:paraId="771B38FD" w14:textId="77777777" w:rsidR="00D27414" w:rsidRPr="009A28FB" w:rsidRDefault="00D27414" w:rsidP="005B7E81">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55</w:t>
            </w:r>
          </w:p>
        </w:tc>
        <w:tc>
          <w:tcPr>
            <w:tcW w:w="1120" w:type="dxa"/>
            <w:tcBorders>
              <w:top w:val="nil"/>
              <w:left w:val="nil"/>
              <w:bottom w:val="single" w:sz="4" w:space="0" w:color="auto"/>
              <w:right w:val="single" w:sz="4" w:space="0" w:color="auto"/>
            </w:tcBorders>
            <w:shd w:val="clear" w:color="auto" w:fill="auto"/>
            <w:noWrap/>
            <w:vAlign w:val="bottom"/>
            <w:hideMark/>
          </w:tcPr>
          <w:p w14:paraId="6A663393" w14:textId="77777777" w:rsidR="00D27414" w:rsidRPr="009A28FB" w:rsidRDefault="00D27414" w:rsidP="005B7E81">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3/07/2018</w:t>
            </w:r>
          </w:p>
        </w:tc>
      </w:tr>
      <w:tr w:rsidR="00D27414" w:rsidRPr="009A28FB" w14:paraId="6F6E41DB" w14:textId="77777777" w:rsidTr="005B7E81">
        <w:trPr>
          <w:trHeight w:val="1582"/>
          <w:jc w:val="center"/>
        </w:trPr>
        <w:tc>
          <w:tcPr>
            <w:tcW w:w="1040" w:type="dxa"/>
            <w:tcBorders>
              <w:top w:val="nil"/>
              <w:left w:val="single" w:sz="4" w:space="0" w:color="auto"/>
              <w:bottom w:val="single" w:sz="4" w:space="0" w:color="auto"/>
              <w:right w:val="single" w:sz="4" w:space="0" w:color="auto"/>
            </w:tcBorders>
            <w:shd w:val="clear" w:color="auto" w:fill="auto"/>
            <w:noWrap/>
            <w:vAlign w:val="center"/>
            <w:hideMark/>
          </w:tcPr>
          <w:p w14:paraId="32377FBA"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PsychINFO</w:t>
            </w:r>
          </w:p>
        </w:tc>
        <w:tc>
          <w:tcPr>
            <w:tcW w:w="6280" w:type="dxa"/>
            <w:tcBorders>
              <w:top w:val="nil"/>
              <w:left w:val="nil"/>
              <w:bottom w:val="single" w:sz="4" w:space="0" w:color="auto"/>
              <w:right w:val="single" w:sz="4" w:space="0" w:color="auto"/>
            </w:tcBorders>
            <w:shd w:val="clear" w:color="auto" w:fill="auto"/>
            <w:vAlign w:val="bottom"/>
            <w:hideMark/>
          </w:tcPr>
          <w:p w14:paraId="162BD0B9" w14:textId="77777777" w:rsidR="00D27414" w:rsidRPr="009A28FB" w:rsidRDefault="00D27414" w:rsidP="005B7E81">
            <w:pPr>
              <w:spacing w:after="0" w:line="240" w:lineRule="auto"/>
              <w:rPr>
                <w:rFonts w:ascii="Calibri" w:eastAsia="Times New Roman" w:hAnsi="Calibri" w:cs="Calibri"/>
                <w:color w:val="000000"/>
                <w:sz w:val="18"/>
                <w:szCs w:val="18"/>
                <w:lang w:eastAsia="en-GB"/>
              </w:rPr>
            </w:pPr>
            <w:r w:rsidRPr="00580E37">
              <w:rPr>
                <w:rFonts w:ascii="Calibri" w:eastAsia="Times New Roman" w:hAnsi="Calibri" w:cs="Calibri"/>
                <w:color w:val="000000"/>
                <w:sz w:val="18"/>
                <w:szCs w:val="18"/>
                <w:lang w:eastAsia="en-GB"/>
              </w:rPr>
              <w:t>(boyfriend* OR couple* OR DE "Significant Others" OR DE "Spouses" OR DE "Husbands" OR DE "Wives" OR girlfriend* OR husband* OR married* OR partner* OR significant other* OR spous* OR triad* OR wife OR wives) AND (appointment* OR clinic OR consultation OR DE "Clinics" OR DE "Child Guidance Clinics" OR DE "Psychiatric Clinics" OR DE "Walk In Clinics" OR DE "Professional Consultation" OR DE "Business Consulting" OR DE "Consultation Liaison Psychiatry")</w:t>
            </w:r>
            <w:r w:rsidRPr="009A28FB">
              <w:rPr>
                <w:rFonts w:ascii="Calibri" w:eastAsia="Times New Roman" w:hAnsi="Calibri" w:cs="Calibri"/>
                <w:color w:val="000000"/>
                <w:sz w:val="18"/>
                <w:szCs w:val="18"/>
                <w:lang w:eastAsia="en-GB"/>
              </w:rPr>
              <w:t xml:space="preserve"> AND (DE "Client Participation" OR DE "Decision Making" OR DE "Choice Behavior" OR DE "Group Decision Making" OR DE "Management Decision Making" OR patient participation OR preference sensitive decision making OR preference-sensitive decision making OR shared decision making)</w:t>
            </w:r>
          </w:p>
        </w:tc>
        <w:tc>
          <w:tcPr>
            <w:tcW w:w="1160" w:type="dxa"/>
            <w:tcBorders>
              <w:top w:val="nil"/>
              <w:left w:val="nil"/>
              <w:bottom w:val="single" w:sz="4" w:space="0" w:color="auto"/>
              <w:right w:val="single" w:sz="4" w:space="0" w:color="auto"/>
            </w:tcBorders>
            <w:shd w:val="clear" w:color="auto" w:fill="auto"/>
            <w:vAlign w:val="bottom"/>
            <w:hideMark/>
          </w:tcPr>
          <w:p w14:paraId="29F30DFE" w14:textId="1E8C2AFE" w:rsidR="00D27414" w:rsidRPr="009A28FB" w:rsidRDefault="00D27414" w:rsidP="005B7E81">
            <w:pPr>
              <w:spacing w:after="0" w:line="240" w:lineRule="auto"/>
              <w:rPr>
                <w:rFonts w:ascii="Calibri" w:eastAsia="Times New Roman" w:hAnsi="Calibri" w:cs="Calibri"/>
                <w:color w:val="000000"/>
                <w:sz w:val="18"/>
                <w:szCs w:val="18"/>
                <w:lang w:eastAsia="en-GB"/>
              </w:rPr>
            </w:pPr>
            <w:r w:rsidRPr="009A28FB">
              <w:rPr>
                <w:rFonts w:ascii="Calibri" w:eastAsia="Times New Roman" w:hAnsi="Calibri" w:cs="Calibri"/>
                <w:color w:val="000000"/>
                <w:sz w:val="18"/>
                <w:szCs w:val="18"/>
                <w:lang w:eastAsia="en-GB"/>
              </w:rPr>
              <w:t xml:space="preserve">Peer Reviewed; English; Age Groups: Adulthood (18 yrs </w:t>
            </w:r>
            <w:r w:rsidR="00FC05B9">
              <w:rPr>
                <w:rFonts w:ascii="Calibri" w:eastAsia="Times New Roman" w:hAnsi="Calibri" w:cs="Calibri"/>
                <w:color w:val="000000"/>
                <w:sz w:val="18"/>
                <w:szCs w:val="18"/>
                <w:lang w:eastAsia="en-GB"/>
              </w:rPr>
              <w:t xml:space="preserve">and </w:t>
            </w:r>
            <w:r w:rsidRPr="009A28FB">
              <w:rPr>
                <w:rFonts w:ascii="Calibri" w:eastAsia="Times New Roman" w:hAnsi="Calibri" w:cs="Calibri"/>
                <w:color w:val="000000"/>
                <w:sz w:val="18"/>
                <w:szCs w:val="18"/>
                <w:lang w:eastAsia="en-GB"/>
              </w:rPr>
              <w:t>older)</w:t>
            </w:r>
          </w:p>
        </w:tc>
        <w:tc>
          <w:tcPr>
            <w:tcW w:w="1000" w:type="dxa"/>
            <w:tcBorders>
              <w:top w:val="nil"/>
              <w:left w:val="nil"/>
              <w:bottom w:val="single" w:sz="4" w:space="0" w:color="auto"/>
              <w:right w:val="single" w:sz="4" w:space="0" w:color="auto"/>
            </w:tcBorders>
            <w:shd w:val="clear" w:color="auto" w:fill="auto"/>
            <w:noWrap/>
            <w:vAlign w:val="bottom"/>
            <w:hideMark/>
          </w:tcPr>
          <w:p w14:paraId="6C6C995F" w14:textId="77777777" w:rsidR="00D27414" w:rsidRPr="009A28FB" w:rsidRDefault="00D27414" w:rsidP="005B7E81">
            <w:pPr>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653</w:t>
            </w:r>
          </w:p>
        </w:tc>
        <w:tc>
          <w:tcPr>
            <w:tcW w:w="1120" w:type="dxa"/>
            <w:tcBorders>
              <w:top w:val="nil"/>
              <w:left w:val="nil"/>
              <w:bottom w:val="single" w:sz="4" w:space="0" w:color="auto"/>
              <w:right w:val="single" w:sz="4" w:space="0" w:color="auto"/>
            </w:tcBorders>
            <w:shd w:val="clear" w:color="auto" w:fill="auto"/>
            <w:noWrap/>
            <w:vAlign w:val="bottom"/>
            <w:hideMark/>
          </w:tcPr>
          <w:p w14:paraId="1D44B206" w14:textId="77777777" w:rsidR="00D27414" w:rsidRPr="009A28FB" w:rsidRDefault="00D27414" w:rsidP="005B7E81">
            <w:pPr>
              <w:keepNext/>
              <w:spacing w:after="0" w:line="240" w:lineRule="auto"/>
              <w:jc w:val="right"/>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3/07/2018</w:t>
            </w:r>
          </w:p>
        </w:tc>
      </w:tr>
    </w:tbl>
    <w:p w14:paraId="73E158CE" w14:textId="025A0B39" w:rsidR="00D27414" w:rsidRDefault="00D27414" w:rsidP="00D27414">
      <w:pPr>
        <w:pStyle w:val="Caption"/>
        <w:jc w:val="center"/>
      </w:pPr>
      <w:r>
        <w:t xml:space="preserve">Table </w:t>
      </w:r>
      <w:r w:rsidR="002076AC">
        <w:rPr>
          <w:noProof/>
        </w:rPr>
        <w:fldChar w:fldCharType="begin"/>
      </w:r>
      <w:r w:rsidR="002076AC">
        <w:rPr>
          <w:noProof/>
        </w:rPr>
        <w:instrText xml:space="preserve"> SEQ Table \* ARABIC </w:instrText>
      </w:r>
      <w:r w:rsidR="002076AC">
        <w:rPr>
          <w:noProof/>
        </w:rPr>
        <w:fldChar w:fldCharType="separate"/>
      </w:r>
      <w:r>
        <w:rPr>
          <w:noProof/>
        </w:rPr>
        <w:t>2</w:t>
      </w:r>
      <w:r w:rsidR="002076AC">
        <w:rPr>
          <w:noProof/>
        </w:rPr>
        <w:fldChar w:fldCharType="end"/>
      </w:r>
      <w:r>
        <w:t xml:space="preserve"> - Search terms, limits, and records retrieved for each repository.</w:t>
      </w:r>
    </w:p>
    <w:p w14:paraId="54C54385" w14:textId="50CDC872" w:rsidR="0021544E" w:rsidRDefault="0021544E" w:rsidP="0021544E"/>
    <w:p w14:paraId="018FA917" w14:textId="7F568B81" w:rsidR="005F20B4" w:rsidRDefault="005F20B4" w:rsidP="0021544E"/>
    <w:p w14:paraId="3632BDE4" w14:textId="53AB93BE" w:rsidR="005F20B4" w:rsidRDefault="005F20B4" w:rsidP="0021544E"/>
    <w:p w14:paraId="784FB789" w14:textId="77777777" w:rsidR="005F20B4" w:rsidRDefault="005F20B4" w:rsidP="0021544E"/>
    <w:tbl>
      <w:tblPr>
        <w:tblW w:w="8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60"/>
      </w:tblGrid>
      <w:tr w:rsidR="0021544E" w:rsidRPr="0021544E" w14:paraId="21416D3F" w14:textId="77777777" w:rsidTr="005F20B4">
        <w:trPr>
          <w:trHeight w:val="300"/>
          <w:jc w:val="center"/>
        </w:trPr>
        <w:tc>
          <w:tcPr>
            <w:tcW w:w="8060" w:type="dxa"/>
            <w:shd w:val="clear" w:color="auto" w:fill="auto"/>
            <w:noWrap/>
            <w:vAlign w:val="bottom"/>
            <w:hideMark/>
          </w:tcPr>
          <w:p w14:paraId="67A0DCBF" w14:textId="77777777" w:rsidR="0021544E" w:rsidRPr="0021544E" w:rsidRDefault="0021544E" w:rsidP="0021544E">
            <w:pPr>
              <w:spacing w:after="0" w:line="240" w:lineRule="auto"/>
              <w:rPr>
                <w:rFonts w:ascii="Calibri" w:eastAsia="Times New Roman" w:hAnsi="Calibri" w:cs="Times New Roman"/>
                <w:color w:val="000000"/>
                <w:lang w:eastAsia="en-GB"/>
              </w:rPr>
            </w:pPr>
            <w:r w:rsidRPr="0021544E">
              <w:rPr>
                <w:rFonts w:ascii="Calibri" w:eastAsia="Times New Roman" w:hAnsi="Calibri" w:cs="Times New Roman"/>
                <w:color w:val="000000"/>
                <w:lang w:eastAsia="en-GB"/>
              </w:rPr>
              <w:t>Q1 - Is there a focus on partner involvement?</w:t>
            </w:r>
          </w:p>
        </w:tc>
      </w:tr>
      <w:tr w:rsidR="0021544E" w:rsidRPr="0021544E" w14:paraId="7B54E7EC" w14:textId="77777777" w:rsidTr="005F20B4">
        <w:trPr>
          <w:trHeight w:val="300"/>
          <w:jc w:val="center"/>
        </w:trPr>
        <w:tc>
          <w:tcPr>
            <w:tcW w:w="8060" w:type="dxa"/>
            <w:shd w:val="clear" w:color="auto" w:fill="auto"/>
            <w:noWrap/>
            <w:vAlign w:val="bottom"/>
            <w:hideMark/>
          </w:tcPr>
          <w:p w14:paraId="6608D15E" w14:textId="77777777" w:rsidR="0021544E" w:rsidRPr="0021544E" w:rsidRDefault="0021544E" w:rsidP="0021544E">
            <w:pPr>
              <w:spacing w:after="0" w:line="240" w:lineRule="auto"/>
              <w:rPr>
                <w:rFonts w:ascii="Calibri" w:eastAsia="Times New Roman" w:hAnsi="Calibri" w:cs="Times New Roman"/>
                <w:color w:val="000000"/>
                <w:lang w:eastAsia="en-GB"/>
              </w:rPr>
            </w:pPr>
            <w:r w:rsidRPr="0021544E">
              <w:rPr>
                <w:rFonts w:ascii="Calibri" w:eastAsia="Times New Roman" w:hAnsi="Calibri" w:cs="Times New Roman"/>
                <w:color w:val="000000"/>
                <w:lang w:eastAsia="en-GB"/>
              </w:rPr>
              <w:t>Q2 - Is the patient &gt;=18 years old?</w:t>
            </w:r>
          </w:p>
        </w:tc>
      </w:tr>
      <w:tr w:rsidR="0021544E" w:rsidRPr="0021544E" w14:paraId="08883C8F" w14:textId="77777777" w:rsidTr="005F20B4">
        <w:trPr>
          <w:trHeight w:val="300"/>
          <w:jc w:val="center"/>
        </w:trPr>
        <w:tc>
          <w:tcPr>
            <w:tcW w:w="8060" w:type="dxa"/>
            <w:shd w:val="clear" w:color="auto" w:fill="auto"/>
            <w:noWrap/>
            <w:vAlign w:val="bottom"/>
            <w:hideMark/>
          </w:tcPr>
          <w:p w14:paraId="035254B4" w14:textId="77777777" w:rsidR="0021544E" w:rsidRPr="0021544E" w:rsidRDefault="0021544E" w:rsidP="0021544E">
            <w:pPr>
              <w:spacing w:after="0" w:line="240" w:lineRule="auto"/>
              <w:rPr>
                <w:rFonts w:ascii="Calibri" w:eastAsia="Times New Roman" w:hAnsi="Calibri" w:cs="Times New Roman"/>
                <w:color w:val="000000"/>
                <w:lang w:eastAsia="en-GB"/>
              </w:rPr>
            </w:pPr>
            <w:r w:rsidRPr="0021544E">
              <w:rPr>
                <w:rFonts w:ascii="Calibri" w:eastAsia="Times New Roman" w:hAnsi="Calibri" w:cs="Times New Roman"/>
                <w:color w:val="000000"/>
                <w:lang w:eastAsia="en-GB"/>
              </w:rPr>
              <w:t>Q3 - Does the patient have mental capacity?</w:t>
            </w:r>
          </w:p>
        </w:tc>
      </w:tr>
      <w:tr w:rsidR="0021544E" w:rsidRPr="0021544E" w14:paraId="13616F1E" w14:textId="77777777" w:rsidTr="005F20B4">
        <w:trPr>
          <w:trHeight w:val="300"/>
          <w:jc w:val="center"/>
        </w:trPr>
        <w:tc>
          <w:tcPr>
            <w:tcW w:w="8060" w:type="dxa"/>
            <w:shd w:val="clear" w:color="auto" w:fill="auto"/>
            <w:noWrap/>
            <w:vAlign w:val="bottom"/>
            <w:hideMark/>
          </w:tcPr>
          <w:p w14:paraId="6D87F225" w14:textId="77777777" w:rsidR="0021544E" w:rsidRPr="0021544E" w:rsidRDefault="0021544E" w:rsidP="0021544E">
            <w:pPr>
              <w:spacing w:after="0" w:line="240" w:lineRule="auto"/>
              <w:rPr>
                <w:rFonts w:ascii="Calibri" w:eastAsia="Times New Roman" w:hAnsi="Calibri" w:cs="Times New Roman"/>
                <w:color w:val="000000"/>
                <w:lang w:eastAsia="en-GB"/>
              </w:rPr>
            </w:pPr>
            <w:r w:rsidRPr="0021544E">
              <w:rPr>
                <w:rFonts w:ascii="Calibri" w:eastAsia="Times New Roman" w:hAnsi="Calibri" w:cs="Times New Roman"/>
                <w:color w:val="000000"/>
                <w:lang w:eastAsia="en-GB"/>
              </w:rPr>
              <w:t>Q4 - Does the paper involve a focus on triadic co-present interaction?</w:t>
            </w:r>
          </w:p>
        </w:tc>
      </w:tr>
      <w:tr w:rsidR="0021544E" w:rsidRPr="0021544E" w14:paraId="789D9E7D" w14:textId="77777777" w:rsidTr="005F20B4">
        <w:trPr>
          <w:trHeight w:val="300"/>
          <w:jc w:val="center"/>
        </w:trPr>
        <w:tc>
          <w:tcPr>
            <w:tcW w:w="8060" w:type="dxa"/>
            <w:shd w:val="clear" w:color="auto" w:fill="auto"/>
            <w:noWrap/>
            <w:vAlign w:val="bottom"/>
            <w:hideMark/>
          </w:tcPr>
          <w:p w14:paraId="1BF09C01" w14:textId="77777777" w:rsidR="0021544E" w:rsidRPr="0021544E" w:rsidRDefault="0021544E" w:rsidP="005F20B4">
            <w:pPr>
              <w:keepNext/>
              <w:spacing w:after="0" w:line="240" w:lineRule="auto"/>
              <w:rPr>
                <w:rFonts w:ascii="Calibri" w:eastAsia="Times New Roman" w:hAnsi="Calibri" w:cs="Times New Roman"/>
                <w:color w:val="000000"/>
                <w:lang w:eastAsia="en-GB"/>
              </w:rPr>
            </w:pPr>
            <w:r w:rsidRPr="0021544E">
              <w:rPr>
                <w:rFonts w:ascii="Calibri" w:eastAsia="Times New Roman" w:hAnsi="Calibri" w:cs="Times New Roman"/>
                <w:color w:val="000000"/>
                <w:lang w:eastAsia="en-GB"/>
              </w:rPr>
              <w:t>Q5 - Does the paper include a focus relevant to treatment-related decision making?</w:t>
            </w:r>
          </w:p>
        </w:tc>
      </w:tr>
    </w:tbl>
    <w:p w14:paraId="7CBFBF50" w14:textId="6C6FD2C4" w:rsidR="00A61A98" w:rsidRPr="008F205E" w:rsidRDefault="00D27414" w:rsidP="005F20B4">
      <w:pPr>
        <w:pStyle w:val="Caption"/>
        <w:jc w:val="center"/>
      </w:pPr>
      <w:r>
        <w:t xml:space="preserve">Table </w:t>
      </w:r>
      <w:r w:rsidR="00073F03">
        <w:rPr>
          <w:noProof/>
        </w:rPr>
        <w:fldChar w:fldCharType="begin"/>
      </w:r>
      <w:r w:rsidR="00073F03">
        <w:rPr>
          <w:noProof/>
        </w:rPr>
        <w:instrText xml:space="preserve"> SEQ Table \* ARABIC </w:instrText>
      </w:r>
      <w:r w:rsidR="00073F03">
        <w:rPr>
          <w:noProof/>
        </w:rPr>
        <w:fldChar w:fldCharType="separate"/>
      </w:r>
      <w:r>
        <w:rPr>
          <w:noProof/>
        </w:rPr>
        <w:t>3</w:t>
      </w:r>
      <w:r w:rsidR="00073F03">
        <w:rPr>
          <w:noProof/>
        </w:rPr>
        <w:fldChar w:fldCharType="end"/>
      </w:r>
      <w:r>
        <w:t xml:space="preserve"> - </w:t>
      </w:r>
      <w:r w:rsidRPr="0002588F">
        <w:t>Screening questions for retrieved records</w:t>
      </w:r>
    </w:p>
    <w:sectPr w:rsidR="00A61A98" w:rsidRPr="008F205E" w:rsidSect="009773A3">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64CADB" w14:textId="77777777" w:rsidR="00073F03" w:rsidRDefault="00073F03" w:rsidP="00764EEC">
      <w:pPr>
        <w:spacing w:after="0" w:line="240" w:lineRule="auto"/>
      </w:pPr>
      <w:r>
        <w:separator/>
      </w:r>
    </w:p>
  </w:endnote>
  <w:endnote w:type="continuationSeparator" w:id="0">
    <w:p w14:paraId="24B1EAA9" w14:textId="77777777" w:rsidR="00073F03" w:rsidRDefault="00073F03" w:rsidP="00764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0687441"/>
      <w:docPartObj>
        <w:docPartGallery w:val="Page Numbers (Bottom of Page)"/>
        <w:docPartUnique/>
      </w:docPartObj>
    </w:sdtPr>
    <w:sdtEndPr>
      <w:rPr>
        <w:noProof/>
      </w:rPr>
    </w:sdtEndPr>
    <w:sdtContent>
      <w:p w14:paraId="2A6BB7EB" w14:textId="0A70CF7C" w:rsidR="00073F03" w:rsidRDefault="00073F03">
        <w:pPr>
          <w:pStyle w:val="Footer"/>
          <w:jc w:val="center"/>
        </w:pPr>
        <w:r>
          <w:fldChar w:fldCharType="begin"/>
        </w:r>
        <w:r>
          <w:instrText xml:space="preserve"> PAGE   \* MERGEFORMAT </w:instrText>
        </w:r>
        <w:r>
          <w:fldChar w:fldCharType="separate"/>
        </w:r>
        <w:r w:rsidR="003755E3">
          <w:rPr>
            <w:noProof/>
          </w:rPr>
          <w:t>1</w:t>
        </w:r>
        <w:r>
          <w:rPr>
            <w:noProof/>
          </w:rPr>
          <w:fldChar w:fldCharType="end"/>
        </w:r>
      </w:p>
    </w:sdtContent>
  </w:sdt>
  <w:p w14:paraId="017B8C4A" w14:textId="77777777" w:rsidR="00073F03" w:rsidRDefault="00073F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1065B8" w14:textId="77777777" w:rsidR="00073F03" w:rsidRDefault="00073F03" w:rsidP="00764EEC">
      <w:pPr>
        <w:spacing w:after="0" w:line="240" w:lineRule="auto"/>
      </w:pPr>
      <w:r>
        <w:separator/>
      </w:r>
    </w:p>
  </w:footnote>
  <w:footnote w:type="continuationSeparator" w:id="0">
    <w:p w14:paraId="25CC8C2D" w14:textId="77777777" w:rsidR="00073F03" w:rsidRDefault="00073F03" w:rsidP="00764E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200D5"/>
    <w:multiLevelType w:val="hybridMultilevel"/>
    <w:tmpl w:val="77963D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10D0207"/>
    <w:multiLevelType w:val="hybridMultilevel"/>
    <w:tmpl w:val="03AEA09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3BD226E"/>
    <w:multiLevelType w:val="hybridMultilevel"/>
    <w:tmpl w:val="26EC89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63DB"/>
    <w:rsid w:val="00002D5F"/>
    <w:rsid w:val="000129D3"/>
    <w:rsid w:val="000455D8"/>
    <w:rsid w:val="00045B7D"/>
    <w:rsid w:val="00053702"/>
    <w:rsid w:val="00067685"/>
    <w:rsid w:val="00073F03"/>
    <w:rsid w:val="000763DB"/>
    <w:rsid w:val="0008238A"/>
    <w:rsid w:val="00083753"/>
    <w:rsid w:val="000866E5"/>
    <w:rsid w:val="00086B72"/>
    <w:rsid w:val="000A17B2"/>
    <w:rsid w:val="000A488A"/>
    <w:rsid w:val="000A4B90"/>
    <w:rsid w:val="000A7D59"/>
    <w:rsid w:val="000B59ED"/>
    <w:rsid w:val="000C2F6D"/>
    <w:rsid w:val="000C505C"/>
    <w:rsid w:val="000D1AC7"/>
    <w:rsid w:val="000E0389"/>
    <w:rsid w:val="00114044"/>
    <w:rsid w:val="00117F01"/>
    <w:rsid w:val="00127D39"/>
    <w:rsid w:val="0013024E"/>
    <w:rsid w:val="00130F02"/>
    <w:rsid w:val="00134602"/>
    <w:rsid w:val="00153B34"/>
    <w:rsid w:val="00166094"/>
    <w:rsid w:val="001866EA"/>
    <w:rsid w:val="001B2EB0"/>
    <w:rsid w:val="001B37EF"/>
    <w:rsid w:val="001B405E"/>
    <w:rsid w:val="001C438F"/>
    <w:rsid w:val="001D44E7"/>
    <w:rsid w:val="001F246C"/>
    <w:rsid w:val="002076AC"/>
    <w:rsid w:val="0021100C"/>
    <w:rsid w:val="0021544E"/>
    <w:rsid w:val="00226BEF"/>
    <w:rsid w:val="0022771A"/>
    <w:rsid w:val="00233C68"/>
    <w:rsid w:val="0026099B"/>
    <w:rsid w:val="00265A74"/>
    <w:rsid w:val="00272AEB"/>
    <w:rsid w:val="00281F0A"/>
    <w:rsid w:val="00297DF2"/>
    <w:rsid w:val="002A09E0"/>
    <w:rsid w:val="002A5150"/>
    <w:rsid w:val="002B1D8A"/>
    <w:rsid w:val="002C100F"/>
    <w:rsid w:val="002C35E2"/>
    <w:rsid w:val="002C3E41"/>
    <w:rsid w:val="002F6A4D"/>
    <w:rsid w:val="00304260"/>
    <w:rsid w:val="0031657D"/>
    <w:rsid w:val="003365BB"/>
    <w:rsid w:val="00337CBC"/>
    <w:rsid w:val="00343A78"/>
    <w:rsid w:val="00350682"/>
    <w:rsid w:val="00353C55"/>
    <w:rsid w:val="00373E8B"/>
    <w:rsid w:val="003755E3"/>
    <w:rsid w:val="00384352"/>
    <w:rsid w:val="0038453D"/>
    <w:rsid w:val="0038486A"/>
    <w:rsid w:val="003A44AB"/>
    <w:rsid w:val="003A47D2"/>
    <w:rsid w:val="003C763A"/>
    <w:rsid w:val="003C7653"/>
    <w:rsid w:val="003E65F3"/>
    <w:rsid w:val="003E7A8B"/>
    <w:rsid w:val="003F3B15"/>
    <w:rsid w:val="003F462B"/>
    <w:rsid w:val="00403E99"/>
    <w:rsid w:val="00410879"/>
    <w:rsid w:val="004116C8"/>
    <w:rsid w:val="00415D74"/>
    <w:rsid w:val="00442630"/>
    <w:rsid w:val="00454D56"/>
    <w:rsid w:val="00460CC8"/>
    <w:rsid w:val="00461E26"/>
    <w:rsid w:val="004661EB"/>
    <w:rsid w:val="00467CD5"/>
    <w:rsid w:val="00480F34"/>
    <w:rsid w:val="00494250"/>
    <w:rsid w:val="004A1543"/>
    <w:rsid w:val="004A209D"/>
    <w:rsid w:val="004A4A6D"/>
    <w:rsid w:val="004A5A44"/>
    <w:rsid w:val="004A7A3E"/>
    <w:rsid w:val="004B0811"/>
    <w:rsid w:val="004C2130"/>
    <w:rsid w:val="004C2275"/>
    <w:rsid w:val="004C67BD"/>
    <w:rsid w:val="005065E8"/>
    <w:rsid w:val="00512F72"/>
    <w:rsid w:val="00532C17"/>
    <w:rsid w:val="00537476"/>
    <w:rsid w:val="00553FA9"/>
    <w:rsid w:val="00556CB6"/>
    <w:rsid w:val="00563146"/>
    <w:rsid w:val="00570BB6"/>
    <w:rsid w:val="00580E37"/>
    <w:rsid w:val="00582FDF"/>
    <w:rsid w:val="0058361F"/>
    <w:rsid w:val="0059387E"/>
    <w:rsid w:val="00596527"/>
    <w:rsid w:val="005A351B"/>
    <w:rsid w:val="005B7E81"/>
    <w:rsid w:val="005C28CC"/>
    <w:rsid w:val="005D541E"/>
    <w:rsid w:val="005F20B4"/>
    <w:rsid w:val="006016D1"/>
    <w:rsid w:val="00620518"/>
    <w:rsid w:val="00634C48"/>
    <w:rsid w:val="00637FF3"/>
    <w:rsid w:val="006502A6"/>
    <w:rsid w:val="00650666"/>
    <w:rsid w:val="00651AD4"/>
    <w:rsid w:val="00672610"/>
    <w:rsid w:val="00677246"/>
    <w:rsid w:val="00685FF2"/>
    <w:rsid w:val="00690DB2"/>
    <w:rsid w:val="0069301B"/>
    <w:rsid w:val="006940F4"/>
    <w:rsid w:val="006945CF"/>
    <w:rsid w:val="006A5D48"/>
    <w:rsid w:val="006B2588"/>
    <w:rsid w:val="006B5333"/>
    <w:rsid w:val="006B762E"/>
    <w:rsid w:val="006B7EC3"/>
    <w:rsid w:val="006E44DF"/>
    <w:rsid w:val="006F6687"/>
    <w:rsid w:val="0070085A"/>
    <w:rsid w:val="00701630"/>
    <w:rsid w:val="00704A6E"/>
    <w:rsid w:val="00706C4E"/>
    <w:rsid w:val="00720AFE"/>
    <w:rsid w:val="00725BFA"/>
    <w:rsid w:val="00727CA0"/>
    <w:rsid w:val="0073058B"/>
    <w:rsid w:val="00735194"/>
    <w:rsid w:val="007402A1"/>
    <w:rsid w:val="00744266"/>
    <w:rsid w:val="00750471"/>
    <w:rsid w:val="00751E65"/>
    <w:rsid w:val="00764EEC"/>
    <w:rsid w:val="00766DC7"/>
    <w:rsid w:val="007811A7"/>
    <w:rsid w:val="00786C6B"/>
    <w:rsid w:val="007A03B7"/>
    <w:rsid w:val="007A549D"/>
    <w:rsid w:val="007A6E3F"/>
    <w:rsid w:val="007D4820"/>
    <w:rsid w:val="007D7E4C"/>
    <w:rsid w:val="007F6AC1"/>
    <w:rsid w:val="00800FFF"/>
    <w:rsid w:val="0080504A"/>
    <w:rsid w:val="00805B73"/>
    <w:rsid w:val="0081031C"/>
    <w:rsid w:val="00820AEC"/>
    <w:rsid w:val="00834BDC"/>
    <w:rsid w:val="00840360"/>
    <w:rsid w:val="008565A1"/>
    <w:rsid w:val="0087037A"/>
    <w:rsid w:val="00871457"/>
    <w:rsid w:val="008820B1"/>
    <w:rsid w:val="008935CF"/>
    <w:rsid w:val="00894F38"/>
    <w:rsid w:val="00896DF0"/>
    <w:rsid w:val="008A3C5F"/>
    <w:rsid w:val="008E5B64"/>
    <w:rsid w:val="008F205E"/>
    <w:rsid w:val="008F69B0"/>
    <w:rsid w:val="009225CC"/>
    <w:rsid w:val="009458A2"/>
    <w:rsid w:val="009761B6"/>
    <w:rsid w:val="00976DA5"/>
    <w:rsid w:val="009773A3"/>
    <w:rsid w:val="0098342F"/>
    <w:rsid w:val="009837B1"/>
    <w:rsid w:val="0098620C"/>
    <w:rsid w:val="009A15FC"/>
    <w:rsid w:val="009A28FB"/>
    <w:rsid w:val="009B4379"/>
    <w:rsid w:val="009B624F"/>
    <w:rsid w:val="009B78F7"/>
    <w:rsid w:val="009C7222"/>
    <w:rsid w:val="009D32B2"/>
    <w:rsid w:val="009D5B47"/>
    <w:rsid w:val="009F3284"/>
    <w:rsid w:val="009F6FFB"/>
    <w:rsid w:val="009F7A67"/>
    <w:rsid w:val="00A055D5"/>
    <w:rsid w:val="00A05AED"/>
    <w:rsid w:val="00A45118"/>
    <w:rsid w:val="00A55ABD"/>
    <w:rsid w:val="00A55BA1"/>
    <w:rsid w:val="00A61A98"/>
    <w:rsid w:val="00A64E92"/>
    <w:rsid w:val="00A665B6"/>
    <w:rsid w:val="00A714E8"/>
    <w:rsid w:val="00A80861"/>
    <w:rsid w:val="00A86417"/>
    <w:rsid w:val="00A96206"/>
    <w:rsid w:val="00A96AFF"/>
    <w:rsid w:val="00AB0789"/>
    <w:rsid w:val="00AD32A8"/>
    <w:rsid w:val="00AD5AA4"/>
    <w:rsid w:val="00B07DD5"/>
    <w:rsid w:val="00B102BA"/>
    <w:rsid w:val="00B22868"/>
    <w:rsid w:val="00B278DB"/>
    <w:rsid w:val="00B330C4"/>
    <w:rsid w:val="00B34710"/>
    <w:rsid w:val="00B40898"/>
    <w:rsid w:val="00B40B36"/>
    <w:rsid w:val="00B42872"/>
    <w:rsid w:val="00B42BE8"/>
    <w:rsid w:val="00B553A8"/>
    <w:rsid w:val="00B63E7A"/>
    <w:rsid w:val="00B83CAC"/>
    <w:rsid w:val="00B851AF"/>
    <w:rsid w:val="00B9081E"/>
    <w:rsid w:val="00B94DBA"/>
    <w:rsid w:val="00B977F4"/>
    <w:rsid w:val="00BA52ED"/>
    <w:rsid w:val="00BA628C"/>
    <w:rsid w:val="00BB2E97"/>
    <w:rsid w:val="00BB628A"/>
    <w:rsid w:val="00BC6274"/>
    <w:rsid w:val="00BD6DEF"/>
    <w:rsid w:val="00C05E49"/>
    <w:rsid w:val="00C22195"/>
    <w:rsid w:val="00C33757"/>
    <w:rsid w:val="00C408E0"/>
    <w:rsid w:val="00C44755"/>
    <w:rsid w:val="00C456CF"/>
    <w:rsid w:val="00C46054"/>
    <w:rsid w:val="00C622B9"/>
    <w:rsid w:val="00C77305"/>
    <w:rsid w:val="00C919F9"/>
    <w:rsid w:val="00C93721"/>
    <w:rsid w:val="00C965B2"/>
    <w:rsid w:val="00CA1243"/>
    <w:rsid w:val="00CA4386"/>
    <w:rsid w:val="00CB1240"/>
    <w:rsid w:val="00CD1D13"/>
    <w:rsid w:val="00CD3C46"/>
    <w:rsid w:val="00CF102E"/>
    <w:rsid w:val="00CF44E0"/>
    <w:rsid w:val="00D02A04"/>
    <w:rsid w:val="00D14ED7"/>
    <w:rsid w:val="00D24564"/>
    <w:rsid w:val="00D271C5"/>
    <w:rsid w:val="00D27414"/>
    <w:rsid w:val="00D31689"/>
    <w:rsid w:val="00D67066"/>
    <w:rsid w:val="00D94FC7"/>
    <w:rsid w:val="00DA6487"/>
    <w:rsid w:val="00DB21C4"/>
    <w:rsid w:val="00DC4782"/>
    <w:rsid w:val="00DC644D"/>
    <w:rsid w:val="00DD0188"/>
    <w:rsid w:val="00DE35C2"/>
    <w:rsid w:val="00DF0D48"/>
    <w:rsid w:val="00E140E5"/>
    <w:rsid w:val="00E21E63"/>
    <w:rsid w:val="00E3013F"/>
    <w:rsid w:val="00E35272"/>
    <w:rsid w:val="00E35CC5"/>
    <w:rsid w:val="00E56C54"/>
    <w:rsid w:val="00E56EC9"/>
    <w:rsid w:val="00E712EF"/>
    <w:rsid w:val="00E74CFD"/>
    <w:rsid w:val="00E82655"/>
    <w:rsid w:val="00E94004"/>
    <w:rsid w:val="00EA17DE"/>
    <w:rsid w:val="00EC5EEC"/>
    <w:rsid w:val="00ED29D3"/>
    <w:rsid w:val="00ED41EF"/>
    <w:rsid w:val="00EE607E"/>
    <w:rsid w:val="00EE78D0"/>
    <w:rsid w:val="00F258E4"/>
    <w:rsid w:val="00F27647"/>
    <w:rsid w:val="00F663EF"/>
    <w:rsid w:val="00F80815"/>
    <w:rsid w:val="00F81344"/>
    <w:rsid w:val="00FA1A97"/>
    <w:rsid w:val="00FA4E34"/>
    <w:rsid w:val="00FB7047"/>
    <w:rsid w:val="00FC05B9"/>
    <w:rsid w:val="00FC0DF2"/>
    <w:rsid w:val="00FF2FC8"/>
    <w:rsid w:val="00FF5E8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10536B7"/>
  <w15:chartTrackingRefBased/>
  <w15:docId w15:val="{DE080F4C-B171-4DDA-9F75-740B5E659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762E"/>
  </w:style>
  <w:style w:type="paragraph" w:styleId="Heading1">
    <w:name w:val="heading 1"/>
    <w:basedOn w:val="Normal"/>
    <w:next w:val="Normal"/>
    <w:link w:val="Heading1Char"/>
    <w:uiPriority w:val="9"/>
    <w:qFormat/>
    <w:rsid w:val="00AB078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1A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32C1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32C1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762E"/>
    <w:rPr>
      <w:color w:val="0563C1" w:themeColor="hyperlink"/>
      <w:u w:val="single"/>
    </w:rPr>
  </w:style>
  <w:style w:type="paragraph" w:styleId="ListParagraph">
    <w:name w:val="List Paragraph"/>
    <w:basedOn w:val="Normal"/>
    <w:uiPriority w:val="34"/>
    <w:qFormat/>
    <w:rsid w:val="006B762E"/>
    <w:pPr>
      <w:ind w:left="720"/>
      <w:contextualSpacing/>
    </w:pPr>
  </w:style>
  <w:style w:type="character" w:customStyle="1" w:styleId="Heading1Char">
    <w:name w:val="Heading 1 Char"/>
    <w:basedOn w:val="DefaultParagraphFont"/>
    <w:link w:val="Heading1"/>
    <w:uiPriority w:val="9"/>
    <w:rsid w:val="00AB0789"/>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38486A"/>
    <w:rPr>
      <w:color w:val="808080"/>
      <w:shd w:val="clear" w:color="auto" w:fill="E6E6E6"/>
    </w:rPr>
  </w:style>
  <w:style w:type="paragraph" w:styleId="Caption">
    <w:name w:val="caption"/>
    <w:basedOn w:val="Normal"/>
    <w:next w:val="Normal"/>
    <w:uiPriority w:val="35"/>
    <w:unhideWhenUsed/>
    <w:qFormat/>
    <w:rsid w:val="0059387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764E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4EEC"/>
    <w:rPr>
      <w:sz w:val="20"/>
      <w:szCs w:val="20"/>
    </w:rPr>
  </w:style>
  <w:style w:type="character" w:styleId="FootnoteReference">
    <w:name w:val="footnote reference"/>
    <w:basedOn w:val="DefaultParagraphFont"/>
    <w:uiPriority w:val="99"/>
    <w:semiHidden/>
    <w:unhideWhenUsed/>
    <w:rsid w:val="00764EEC"/>
    <w:rPr>
      <w:vertAlign w:val="superscript"/>
    </w:rPr>
  </w:style>
  <w:style w:type="paragraph" w:styleId="Header">
    <w:name w:val="header"/>
    <w:basedOn w:val="Normal"/>
    <w:link w:val="HeaderChar"/>
    <w:unhideWhenUsed/>
    <w:rsid w:val="00A61A98"/>
    <w:pPr>
      <w:tabs>
        <w:tab w:val="center" w:pos="4513"/>
        <w:tab w:val="right" w:pos="9026"/>
      </w:tabs>
      <w:spacing w:after="0" w:line="240" w:lineRule="auto"/>
    </w:pPr>
  </w:style>
  <w:style w:type="character" w:customStyle="1" w:styleId="HeaderChar">
    <w:name w:val="Header Char"/>
    <w:basedOn w:val="DefaultParagraphFont"/>
    <w:link w:val="Header"/>
    <w:rsid w:val="00A61A98"/>
  </w:style>
  <w:style w:type="paragraph" w:styleId="Footer">
    <w:name w:val="footer"/>
    <w:basedOn w:val="Normal"/>
    <w:link w:val="FooterChar"/>
    <w:uiPriority w:val="99"/>
    <w:unhideWhenUsed/>
    <w:rsid w:val="00A61A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1A98"/>
  </w:style>
  <w:style w:type="character" w:customStyle="1" w:styleId="Heading2Char">
    <w:name w:val="Heading 2 Char"/>
    <w:basedOn w:val="DefaultParagraphFont"/>
    <w:link w:val="Heading2"/>
    <w:uiPriority w:val="9"/>
    <w:rsid w:val="00A61A98"/>
    <w:rPr>
      <w:rFonts w:asciiTheme="majorHAnsi" w:eastAsiaTheme="majorEastAsia" w:hAnsiTheme="majorHAnsi" w:cstheme="majorBidi"/>
      <w:color w:val="2E74B5" w:themeColor="accent1" w:themeShade="BF"/>
      <w:sz w:val="26"/>
      <w:szCs w:val="26"/>
    </w:rPr>
  </w:style>
  <w:style w:type="paragraph" w:customStyle="1" w:styleId="Default">
    <w:name w:val="Default"/>
    <w:rsid w:val="008F205E"/>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UnresolvedMention2">
    <w:name w:val="Unresolved Mention2"/>
    <w:basedOn w:val="DefaultParagraphFont"/>
    <w:uiPriority w:val="99"/>
    <w:semiHidden/>
    <w:unhideWhenUsed/>
    <w:rsid w:val="00415D74"/>
    <w:rPr>
      <w:color w:val="808080"/>
      <w:shd w:val="clear" w:color="auto" w:fill="E6E6E6"/>
    </w:rPr>
  </w:style>
  <w:style w:type="character" w:styleId="CommentReference">
    <w:name w:val="annotation reference"/>
    <w:basedOn w:val="DefaultParagraphFont"/>
    <w:uiPriority w:val="99"/>
    <w:semiHidden/>
    <w:unhideWhenUsed/>
    <w:rsid w:val="002A09E0"/>
    <w:rPr>
      <w:sz w:val="16"/>
      <w:szCs w:val="16"/>
    </w:rPr>
  </w:style>
  <w:style w:type="paragraph" w:styleId="CommentText">
    <w:name w:val="annotation text"/>
    <w:basedOn w:val="Normal"/>
    <w:link w:val="CommentTextChar"/>
    <w:uiPriority w:val="99"/>
    <w:semiHidden/>
    <w:unhideWhenUsed/>
    <w:rsid w:val="002A09E0"/>
    <w:pPr>
      <w:spacing w:line="240" w:lineRule="auto"/>
    </w:pPr>
    <w:rPr>
      <w:sz w:val="20"/>
      <w:szCs w:val="20"/>
    </w:rPr>
  </w:style>
  <w:style w:type="character" w:customStyle="1" w:styleId="CommentTextChar">
    <w:name w:val="Comment Text Char"/>
    <w:basedOn w:val="DefaultParagraphFont"/>
    <w:link w:val="CommentText"/>
    <w:uiPriority w:val="99"/>
    <w:semiHidden/>
    <w:rsid w:val="002A09E0"/>
    <w:rPr>
      <w:sz w:val="20"/>
      <w:szCs w:val="20"/>
    </w:rPr>
  </w:style>
  <w:style w:type="paragraph" w:styleId="CommentSubject">
    <w:name w:val="annotation subject"/>
    <w:basedOn w:val="CommentText"/>
    <w:next w:val="CommentText"/>
    <w:link w:val="CommentSubjectChar"/>
    <w:uiPriority w:val="99"/>
    <w:semiHidden/>
    <w:unhideWhenUsed/>
    <w:rsid w:val="002A09E0"/>
    <w:rPr>
      <w:b/>
      <w:bCs/>
    </w:rPr>
  </w:style>
  <w:style w:type="character" w:customStyle="1" w:styleId="CommentSubjectChar">
    <w:name w:val="Comment Subject Char"/>
    <w:basedOn w:val="CommentTextChar"/>
    <w:link w:val="CommentSubject"/>
    <w:uiPriority w:val="99"/>
    <w:semiHidden/>
    <w:rsid w:val="002A09E0"/>
    <w:rPr>
      <w:b/>
      <w:bCs/>
      <w:sz w:val="20"/>
      <w:szCs w:val="20"/>
    </w:rPr>
  </w:style>
  <w:style w:type="paragraph" w:styleId="BalloonText">
    <w:name w:val="Balloon Text"/>
    <w:basedOn w:val="Normal"/>
    <w:link w:val="BalloonTextChar"/>
    <w:uiPriority w:val="99"/>
    <w:semiHidden/>
    <w:unhideWhenUsed/>
    <w:rsid w:val="002A09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09E0"/>
    <w:rPr>
      <w:rFonts w:ascii="Segoe UI" w:hAnsi="Segoe UI" w:cs="Segoe UI"/>
      <w:sz w:val="18"/>
      <w:szCs w:val="18"/>
    </w:rPr>
  </w:style>
  <w:style w:type="character" w:customStyle="1" w:styleId="Heading3Char">
    <w:name w:val="Heading 3 Char"/>
    <w:basedOn w:val="DefaultParagraphFont"/>
    <w:link w:val="Heading3"/>
    <w:uiPriority w:val="9"/>
    <w:rsid w:val="00532C1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32C17"/>
    <w:rPr>
      <w:rFonts w:asciiTheme="majorHAnsi" w:eastAsiaTheme="majorEastAsia" w:hAnsiTheme="majorHAnsi" w:cstheme="majorBidi"/>
      <w:i/>
      <w:iCs/>
      <w:color w:val="2E74B5" w:themeColor="accent1" w:themeShade="BF"/>
    </w:rPr>
  </w:style>
  <w:style w:type="character" w:customStyle="1" w:styleId="UnresolvedMention3">
    <w:name w:val="Unresolved Mention3"/>
    <w:basedOn w:val="DefaultParagraphFont"/>
    <w:uiPriority w:val="99"/>
    <w:semiHidden/>
    <w:unhideWhenUsed/>
    <w:rsid w:val="00637FF3"/>
    <w:rPr>
      <w:color w:val="605E5C"/>
      <w:shd w:val="clear" w:color="auto" w:fill="E1DFDD"/>
    </w:rPr>
  </w:style>
  <w:style w:type="character" w:customStyle="1" w:styleId="UnresolvedMention">
    <w:name w:val="Unresolved Mention"/>
    <w:basedOn w:val="DefaultParagraphFont"/>
    <w:uiPriority w:val="99"/>
    <w:semiHidden/>
    <w:unhideWhenUsed/>
    <w:rsid w:val="00073F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7262356">
      <w:bodyDiv w:val="1"/>
      <w:marLeft w:val="0"/>
      <w:marRight w:val="0"/>
      <w:marTop w:val="0"/>
      <w:marBottom w:val="0"/>
      <w:divBdr>
        <w:top w:val="none" w:sz="0" w:space="0" w:color="auto"/>
        <w:left w:val="none" w:sz="0" w:space="0" w:color="auto"/>
        <w:bottom w:val="none" w:sz="0" w:space="0" w:color="auto"/>
        <w:right w:val="none" w:sz="0" w:space="0" w:color="auto"/>
      </w:divBdr>
    </w:div>
    <w:div w:id="396830347">
      <w:bodyDiv w:val="1"/>
      <w:marLeft w:val="0"/>
      <w:marRight w:val="0"/>
      <w:marTop w:val="0"/>
      <w:marBottom w:val="0"/>
      <w:divBdr>
        <w:top w:val="none" w:sz="0" w:space="0" w:color="auto"/>
        <w:left w:val="none" w:sz="0" w:space="0" w:color="auto"/>
        <w:bottom w:val="none" w:sz="0" w:space="0" w:color="auto"/>
        <w:right w:val="none" w:sz="0" w:space="0" w:color="auto"/>
      </w:divBdr>
    </w:div>
    <w:div w:id="163887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bracher@soton.ac.uk" TargetMode="External"/><Relationship Id="rId13" Type="http://schemas.openxmlformats.org/officeDocument/2006/relationships/hyperlink" Target="mailto:m.j.bracher@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a.brindle@soton.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townsend@soton.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C.M.Reidy@soton.ac.uk" TargetMode="External"/><Relationship Id="rId4" Type="http://schemas.openxmlformats.org/officeDocument/2006/relationships/settings" Target="settings.xml"/><Relationship Id="rId9" Type="http://schemas.openxmlformats.org/officeDocument/2006/relationships/hyperlink" Target="mailto:s.j.stewart@soton.ac.uk" TargetMode="External"/><Relationship Id="rId14" Type="http://schemas.openxmlformats.org/officeDocument/2006/relationships/hyperlink" Target="mailto:mike.bracher@port.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AC42D-934D-41C4-AA13-8C5491EB9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2364</Words>
  <Characters>526478</Characters>
  <Application>Microsoft Office Word</Application>
  <DocSecurity>4</DocSecurity>
  <Lines>4387</Lines>
  <Paragraphs>1235</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617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racher</dc:creator>
  <cp:keywords/>
  <dc:description/>
  <cp:lastModifiedBy>Andrews N.</cp:lastModifiedBy>
  <cp:revision>2</cp:revision>
  <cp:lastPrinted>2018-11-29T09:33:00Z</cp:lastPrinted>
  <dcterms:created xsi:type="dcterms:W3CDTF">2019-08-21T10:00:00Z</dcterms:created>
  <dcterms:modified xsi:type="dcterms:W3CDTF">2019-08-21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ternatives-to-animal-experimentation</vt:lpwstr>
  </property>
  <property fmtid="{D5CDD505-2E9C-101B-9397-08002B2CF9AE}" pid="3" name="Mendeley Recent Style Name 0_1">
    <vt:lpwstr>Alternatives to Animal Experimenta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mc-cancer</vt:lpwstr>
  </property>
  <property fmtid="{D5CDD505-2E9C-101B-9397-08002B2CF9AE}" pid="13" name="Mendeley Recent Style Name 5_1">
    <vt:lpwstr>BMC Cancer</vt:lpwstr>
  </property>
  <property fmtid="{D5CDD505-2E9C-101B-9397-08002B2CF9AE}" pid="14" name="Mendeley Recent Style Id 6_1">
    <vt:lpwstr>http://www.zotero.org/styles/bmj</vt:lpwstr>
  </property>
  <property fmtid="{D5CDD505-2E9C-101B-9397-08002B2CF9AE}" pid="15" name="Mendeley Recent Style Name 6_1">
    <vt:lpwstr>BMJ</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71ea4e1-f928-31dd-9c4f-03a840a0e304</vt:lpwstr>
  </property>
  <property fmtid="{D5CDD505-2E9C-101B-9397-08002B2CF9AE}" pid="24" name="Mendeley Citation Style_1">
    <vt:lpwstr>http://www.zotero.org/styles/patient-education-and-counseling</vt:lpwstr>
  </property>
</Properties>
</file>